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A8D08" w14:textId="45194DA5" w:rsidR="007703C3" w:rsidRPr="00A33446" w:rsidRDefault="007703C3" w:rsidP="007703C3">
      <w:pPr>
        <w:rPr>
          <w:rFonts w:ascii="Arial" w:hAnsi="Arial" w:cs="Arial"/>
          <w:b/>
          <w:bCs/>
          <w:sz w:val="28"/>
          <w:szCs w:val="28"/>
          <w:lang w:val="en-US"/>
        </w:rPr>
      </w:pPr>
      <w:r w:rsidRPr="00A33446">
        <w:rPr>
          <w:rFonts w:ascii="Arial" w:hAnsi="Arial" w:cs="Arial"/>
          <w:b/>
          <w:bCs/>
          <w:sz w:val="28"/>
          <w:szCs w:val="28"/>
          <w:lang w:val="en-US"/>
        </w:rPr>
        <w:t>CHAPTER 1. INTRODUCTION</w:t>
      </w:r>
    </w:p>
    <w:p w14:paraId="191177F3"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Background of the project</w:t>
      </w:r>
    </w:p>
    <w:p w14:paraId="4E336B7C"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Statement of the problem</w:t>
      </w:r>
    </w:p>
    <w:p w14:paraId="25AF5575"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Objective of project</w:t>
      </w:r>
    </w:p>
    <w:p w14:paraId="526E2213" w14:textId="77777777" w:rsidR="007703C3" w:rsidRPr="00A33446" w:rsidRDefault="007703C3" w:rsidP="007703C3">
      <w:pPr>
        <w:pStyle w:val="ListParagraph"/>
        <w:numPr>
          <w:ilvl w:val="2"/>
          <w:numId w:val="9"/>
        </w:numPr>
        <w:rPr>
          <w:rFonts w:ascii="Arial" w:hAnsi="Arial" w:cs="Arial"/>
          <w:sz w:val="24"/>
          <w:szCs w:val="24"/>
          <w:lang w:val="en-US"/>
        </w:rPr>
      </w:pPr>
      <w:r w:rsidRPr="00A33446">
        <w:rPr>
          <w:rFonts w:ascii="Arial" w:hAnsi="Arial" w:cs="Arial"/>
          <w:sz w:val="24"/>
          <w:szCs w:val="24"/>
          <w:lang w:val="en-US"/>
        </w:rPr>
        <w:t>General objectives</w:t>
      </w:r>
    </w:p>
    <w:p w14:paraId="661E120F" w14:textId="77777777" w:rsidR="007703C3" w:rsidRPr="00A33446" w:rsidRDefault="007703C3" w:rsidP="007703C3">
      <w:pPr>
        <w:pStyle w:val="ListParagraph"/>
        <w:numPr>
          <w:ilvl w:val="2"/>
          <w:numId w:val="9"/>
        </w:numPr>
        <w:rPr>
          <w:rFonts w:ascii="Arial" w:hAnsi="Arial" w:cs="Arial"/>
          <w:sz w:val="24"/>
          <w:szCs w:val="24"/>
          <w:lang w:val="en-US"/>
        </w:rPr>
      </w:pPr>
      <w:r w:rsidRPr="00A33446">
        <w:rPr>
          <w:rFonts w:ascii="Arial" w:hAnsi="Arial" w:cs="Arial"/>
          <w:sz w:val="24"/>
          <w:szCs w:val="24"/>
          <w:lang w:val="en-US"/>
        </w:rPr>
        <w:t>Specific objectives</w:t>
      </w:r>
    </w:p>
    <w:p w14:paraId="2AA7BD84"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 xml:space="preserve"> Research Questions</w:t>
      </w:r>
    </w:p>
    <w:p w14:paraId="001E324B"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Scop of the Project</w:t>
      </w:r>
    </w:p>
    <w:p w14:paraId="217C29B6"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Significance of the project/interest of the project</w:t>
      </w:r>
    </w:p>
    <w:p w14:paraId="3358E304" w14:textId="77777777" w:rsidR="007703C3" w:rsidRPr="00A33446" w:rsidRDefault="007703C3" w:rsidP="007703C3">
      <w:pPr>
        <w:pStyle w:val="ListParagraph"/>
        <w:numPr>
          <w:ilvl w:val="2"/>
          <w:numId w:val="9"/>
        </w:numPr>
        <w:rPr>
          <w:rFonts w:ascii="Arial" w:hAnsi="Arial" w:cs="Arial"/>
          <w:sz w:val="24"/>
          <w:szCs w:val="24"/>
          <w:lang w:val="en-US"/>
        </w:rPr>
      </w:pPr>
      <w:r w:rsidRPr="00A33446">
        <w:rPr>
          <w:rFonts w:ascii="Arial" w:hAnsi="Arial" w:cs="Arial"/>
          <w:sz w:val="24"/>
          <w:szCs w:val="24"/>
          <w:lang w:val="en-US"/>
        </w:rPr>
        <w:t>Personal interest</w:t>
      </w:r>
    </w:p>
    <w:p w14:paraId="7409E5A5" w14:textId="77777777" w:rsidR="007703C3" w:rsidRPr="00A33446" w:rsidRDefault="007703C3" w:rsidP="007703C3">
      <w:pPr>
        <w:pStyle w:val="ListParagraph"/>
        <w:numPr>
          <w:ilvl w:val="2"/>
          <w:numId w:val="9"/>
        </w:numPr>
        <w:rPr>
          <w:rFonts w:ascii="Arial" w:hAnsi="Arial" w:cs="Arial"/>
          <w:sz w:val="24"/>
          <w:szCs w:val="24"/>
          <w:lang w:val="en-US"/>
        </w:rPr>
      </w:pPr>
      <w:r w:rsidRPr="00A33446">
        <w:rPr>
          <w:rFonts w:ascii="Arial" w:hAnsi="Arial" w:cs="Arial"/>
          <w:sz w:val="24"/>
          <w:szCs w:val="24"/>
          <w:lang w:val="en-US"/>
        </w:rPr>
        <w:t>Institutional interest</w:t>
      </w:r>
    </w:p>
    <w:p w14:paraId="3ABBD8F0" w14:textId="21370E94" w:rsidR="007703C3" w:rsidRDefault="007703C3" w:rsidP="007703C3">
      <w:pPr>
        <w:pStyle w:val="ListParagraph"/>
        <w:numPr>
          <w:ilvl w:val="2"/>
          <w:numId w:val="9"/>
        </w:numPr>
        <w:rPr>
          <w:rFonts w:ascii="Arial" w:hAnsi="Arial" w:cs="Arial"/>
          <w:sz w:val="24"/>
          <w:szCs w:val="24"/>
          <w:lang w:val="en-US"/>
        </w:rPr>
      </w:pPr>
      <w:r w:rsidRPr="00A33446">
        <w:rPr>
          <w:rFonts w:ascii="Arial" w:hAnsi="Arial" w:cs="Arial"/>
          <w:sz w:val="24"/>
          <w:szCs w:val="24"/>
          <w:lang w:val="en-US"/>
        </w:rPr>
        <w:t>Public interest</w:t>
      </w:r>
    </w:p>
    <w:p w14:paraId="583706C0" w14:textId="4495911B" w:rsidR="00377BAD" w:rsidRPr="00A33446" w:rsidRDefault="00377BAD" w:rsidP="007703C3">
      <w:pPr>
        <w:pStyle w:val="ListParagraph"/>
        <w:numPr>
          <w:ilvl w:val="2"/>
          <w:numId w:val="9"/>
        </w:numPr>
        <w:rPr>
          <w:rFonts w:ascii="Arial" w:hAnsi="Arial" w:cs="Arial"/>
          <w:sz w:val="24"/>
          <w:szCs w:val="24"/>
          <w:lang w:val="en-US"/>
        </w:rPr>
      </w:pPr>
      <w:r>
        <w:rPr>
          <w:rFonts w:ascii="Arial" w:hAnsi="Arial" w:cs="Arial"/>
          <w:sz w:val="24"/>
          <w:szCs w:val="24"/>
          <w:lang w:val="en-US"/>
        </w:rPr>
        <w:t xml:space="preserve">Conception of </w:t>
      </w:r>
    </w:p>
    <w:p w14:paraId="537E3B8A"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Limitations</w:t>
      </w:r>
    </w:p>
    <w:p w14:paraId="2CBEFA7F" w14:textId="77777777" w:rsidR="007703C3" w:rsidRPr="00A33446" w:rsidRDefault="007703C3" w:rsidP="007703C3">
      <w:pPr>
        <w:pStyle w:val="ListParagraph"/>
        <w:numPr>
          <w:ilvl w:val="1"/>
          <w:numId w:val="9"/>
        </w:numPr>
        <w:rPr>
          <w:rFonts w:ascii="Arial" w:hAnsi="Arial" w:cs="Arial"/>
          <w:sz w:val="24"/>
          <w:szCs w:val="24"/>
          <w:lang w:val="en-US"/>
        </w:rPr>
      </w:pPr>
      <w:r w:rsidRPr="00A33446">
        <w:rPr>
          <w:rFonts w:ascii="Arial" w:hAnsi="Arial" w:cs="Arial"/>
          <w:sz w:val="24"/>
          <w:szCs w:val="24"/>
          <w:lang w:val="en-US"/>
        </w:rPr>
        <w:t>Organization of project</w:t>
      </w:r>
    </w:p>
    <w:p w14:paraId="359C9A0D" w14:textId="77777777" w:rsidR="007703C3" w:rsidRPr="00A33446" w:rsidRDefault="007703C3" w:rsidP="007703C3">
      <w:pPr>
        <w:rPr>
          <w:rFonts w:ascii="Arial" w:hAnsi="Arial" w:cs="Arial"/>
          <w:lang w:val="en-US"/>
        </w:rPr>
      </w:pPr>
    </w:p>
    <w:p w14:paraId="53CEBC3D" w14:textId="77777777" w:rsidR="007703C3" w:rsidRPr="00A33446" w:rsidRDefault="007703C3" w:rsidP="007703C3">
      <w:pPr>
        <w:rPr>
          <w:rFonts w:ascii="Arial" w:hAnsi="Arial" w:cs="Arial"/>
          <w:b/>
          <w:bCs/>
          <w:sz w:val="28"/>
          <w:szCs w:val="28"/>
          <w:lang w:val="en-US"/>
        </w:rPr>
      </w:pPr>
      <w:r w:rsidRPr="00A33446">
        <w:rPr>
          <w:rFonts w:ascii="Arial" w:hAnsi="Arial" w:cs="Arial"/>
          <w:b/>
          <w:bCs/>
          <w:sz w:val="28"/>
          <w:szCs w:val="28"/>
          <w:lang w:val="en-US"/>
        </w:rPr>
        <w:t>CHAPTER 2. LITTERATURE REVIEW</w:t>
      </w:r>
    </w:p>
    <w:p w14:paraId="3D184FFE"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1 Introduction</w:t>
      </w:r>
    </w:p>
    <w:p w14:paraId="68C1A953"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2 Review of the existing system</w:t>
      </w:r>
    </w:p>
    <w:p w14:paraId="6889BE20"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3 Specific terminologies</w:t>
      </w:r>
    </w:p>
    <w:p w14:paraId="074FBDD3"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1 Equivalence</w:t>
      </w:r>
    </w:p>
    <w:p w14:paraId="19320638"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2 Online</w:t>
      </w:r>
    </w:p>
    <w:p w14:paraId="2F255F85"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3 Application</w:t>
      </w:r>
    </w:p>
    <w:p w14:paraId="47CE4E9A"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4 Tracking</w:t>
      </w:r>
    </w:p>
    <w:p w14:paraId="50AA4941"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5 System</w:t>
      </w:r>
    </w:p>
    <w:p w14:paraId="2FC91E40"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6 Applicant</w:t>
      </w:r>
    </w:p>
    <w:p w14:paraId="519A5CB5"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3.7 HEC</w:t>
      </w:r>
    </w:p>
    <w:p w14:paraId="29E37554"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4 The program Languages</w:t>
      </w:r>
    </w:p>
    <w:p w14:paraId="1618EEBC"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4.1 MySQL</w:t>
      </w:r>
    </w:p>
    <w:p w14:paraId="558B6641"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4.2 PHP</w:t>
      </w:r>
    </w:p>
    <w:p w14:paraId="5FDEC226"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4.3 HTML</w:t>
      </w:r>
    </w:p>
    <w:p w14:paraId="7FCB1347"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4.4 CSS</w:t>
      </w:r>
    </w:p>
    <w:p w14:paraId="2CAF8514"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4.5 JavaScript</w:t>
      </w:r>
    </w:p>
    <w:p w14:paraId="64911486"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5 Database Concept</w:t>
      </w:r>
    </w:p>
    <w:p w14:paraId="2CCD44BA"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1 Database</w:t>
      </w:r>
    </w:p>
    <w:p w14:paraId="59D26A90"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2 Data</w:t>
      </w:r>
    </w:p>
    <w:p w14:paraId="784EEBBA"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3 Information</w:t>
      </w:r>
    </w:p>
    <w:p w14:paraId="06B64179"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4 Primary Key</w:t>
      </w:r>
    </w:p>
    <w:p w14:paraId="18FA7F06"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5 Foreign Key</w:t>
      </w:r>
    </w:p>
    <w:p w14:paraId="5CE7C845"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6 Table</w:t>
      </w:r>
    </w:p>
    <w:p w14:paraId="42FAD6A8"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7 Entity</w:t>
      </w:r>
    </w:p>
    <w:p w14:paraId="2C09D1D6"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2.5.8 Attribute</w:t>
      </w:r>
    </w:p>
    <w:p w14:paraId="0FC3BA50"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6 Context Diagram</w:t>
      </w:r>
    </w:p>
    <w:p w14:paraId="62CF520C"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7 Review of past studies</w:t>
      </w:r>
    </w:p>
    <w:p w14:paraId="468B7F09"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lastRenderedPageBreak/>
        <w:t>2.8 Critical Review</w:t>
      </w:r>
    </w:p>
    <w:p w14:paraId="70954C97"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9 Proposed system</w:t>
      </w:r>
    </w:p>
    <w:p w14:paraId="2AA83245"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2.10 Summary</w:t>
      </w:r>
    </w:p>
    <w:p w14:paraId="119D4CD2" w14:textId="77777777" w:rsidR="007703C3" w:rsidRPr="00A33446" w:rsidRDefault="007703C3" w:rsidP="007703C3">
      <w:pPr>
        <w:pStyle w:val="ListParagraph"/>
        <w:ind w:left="0"/>
        <w:rPr>
          <w:rFonts w:ascii="Arial" w:hAnsi="Arial" w:cs="Arial"/>
          <w:b/>
          <w:bCs/>
          <w:sz w:val="28"/>
          <w:szCs w:val="28"/>
          <w:lang w:val="en-US"/>
        </w:rPr>
      </w:pPr>
      <w:r w:rsidRPr="00A33446">
        <w:rPr>
          <w:rFonts w:ascii="Arial" w:hAnsi="Arial" w:cs="Arial"/>
          <w:b/>
          <w:bCs/>
          <w:sz w:val="28"/>
          <w:szCs w:val="28"/>
          <w:lang w:val="en-US"/>
        </w:rPr>
        <w:t>CHAPTER 3. RESEARCH DESIGN AND METHODOLOGY</w:t>
      </w:r>
    </w:p>
    <w:p w14:paraId="5A98E044"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3.1 Introduction</w:t>
      </w:r>
    </w:p>
    <w:p w14:paraId="35E07196"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3.2 Data Collection Technique</w:t>
      </w:r>
    </w:p>
    <w:p w14:paraId="7E725C02"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3.2.1 Observation</w:t>
      </w:r>
    </w:p>
    <w:p w14:paraId="0440B4BD"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3.2.2 Internet research</w:t>
      </w:r>
    </w:p>
    <w:p w14:paraId="41625B73"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3.2.3 Interview</w:t>
      </w:r>
    </w:p>
    <w:p w14:paraId="755B2BBB" w14:textId="77777777" w:rsidR="007703C3" w:rsidRPr="00A33446" w:rsidRDefault="007703C3" w:rsidP="007703C3">
      <w:pPr>
        <w:pStyle w:val="ListParagraph"/>
        <w:rPr>
          <w:rFonts w:ascii="Arial" w:hAnsi="Arial" w:cs="Arial"/>
          <w:sz w:val="24"/>
          <w:szCs w:val="24"/>
          <w:lang w:val="en-US"/>
        </w:rPr>
      </w:pPr>
      <w:r w:rsidRPr="00A33446">
        <w:rPr>
          <w:rFonts w:ascii="Arial" w:hAnsi="Arial" w:cs="Arial"/>
          <w:sz w:val="24"/>
          <w:szCs w:val="24"/>
          <w:lang w:val="en-US"/>
        </w:rPr>
        <w:t>3.3 Software engineering methods</w:t>
      </w:r>
    </w:p>
    <w:p w14:paraId="45A9A6C9"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3.3.1 Interactive model</w:t>
      </w:r>
    </w:p>
    <w:p w14:paraId="18703E9F" w14:textId="77777777" w:rsidR="007703C3" w:rsidRPr="00A33446" w:rsidRDefault="007703C3" w:rsidP="007703C3">
      <w:pPr>
        <w:ind w:left="720"/>
        <w:rPr>
          <w:rFonts w:ascii="Arial" w:hAnsi="Arial" w:cs="Arial"/>
          <w:sz w:val="24"/>
          <w:szCs w:val="24"/>
          <w:lang w:val="en-US"/>
        </w:rPr>
      </w:pPr>
      <w:r w:rsidRPr="00A33446">
        <w:rPr>
          <w:rFonts w:ascii="Arial" w:hAnsi="Arial" w:cs="Arial"/>
          <w:sz w:val="24"/>
          <w:szCs w:val="24"/>
          <w:lang w:val="en-US"/>
        </w:rPr>
        <w:t>3.4 Tools and languages to be used in software development</w:t>
      </w:r>
    </w:p>
    <w:p w14:paraId="251F05D2" w14:textId="77777777" w:rsidR="007703C3" w:rsidRPr="00A33446" w:rsidRDefault="007703C3" w:rsidP="007703C3">
      <w:pPr>
        <w:rPr>
          <w:rFonts w:ascii="Arial" w:hAnsi="Arial" w:cs="Arial"/>
          <w:b/>
          <w:bCs/>
          <w:sz w:val="28"/>
          <w:szCs w:val="28"/>
          <w:lang w:val="en-US"/>
        </w:rPr>
      </w:pPr>
      <w:r w:rsidRPr="00A33446">
        <w:rPr>
          <w:rFonts w:ascii="Arial" w:hAnsi="Arial" w:cs="Arial"/>
          <w:b/>
          <w:bCs/>
          <w:sz w:val="28"/>
          <w:szCs w:val="28"/>
          <w:lang w:val="en-US"/>
        </w:rPr>
        <w:t>CHAPTER 4. SYSTEM ANALYSIS, DESIGN AND IMPLEMENTATION</w:t>
      </w:r>
    </w:p>
    <w:p w14:paraId="322F1BA3"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4.1 Introduction</w:t>
      </w:r>
    </w:p>
    <w:p w14:paraId="54440797"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4.2 The system Study</w:t>
      </w:r>
    </w:p>
    <w:p w14:paraId="50E421B8" w14:textId="77777777" w:rsidR="007703C3" w:rsidRPr="00A33446" w:rsidRDefault="007703C3" w:rsidP="007703C3">
      <w:pPr>
        <w:pStyle w:val="ListParagraph"/>
        <w:ind w:left="2160"/>
        <w:rPr>
          <w:rFonts w:ascii="Arial" w:hAnsi="Arial" w:cs="Arial"/>
          <w:sz w:val="24"/>
          <w:szCs w:val="24"/>
          <w:lang w:val="en-US"/>
        </w:rPr>
      </w:pPr>
      <w:r w:rsidRPr="00A33446">
        <w:rPr>
          <w:rFonts w:ascii="Arial" w:hAnsi="Arial" w:cs="Arial"/>
          <w:sz w:val="24"/>
          <w:szCs w:val="24"/>
          <w:lang w:val="en-US"/>
        </w:rPr>
        <w:t>4.2.1 Weakness observed in the current system</w:t>
      </w:r>
    </w:p>
    <w:p w14:paraId="5AEE5EF7" w14:textId="77777777" w:rsidR="007703C3" w:rsidRPr="00A33446" w:rsidRDefault="007703C3" w:rsidP="007703C3">
      <w:pPr>
        <w:pStyle w:val="ListParagraph"/>
        <w:ind w:left="1440"/>
        <w:rPr>
          <w:rFonts w:ascii="Arial" w:hAnsi="Arial" w:cs="Arial"/>
          <w:sz w:val="24"/>
          <w:szCs w:val="24"/>
          <w:lang w:val="en-US"/>
        </w:rPr>
      </w:pPr>
      <w:r w:rsidRPr="00A33446">
        <w:rPr>
          <w:rFonts w:ascii="Arial" w:hAnsi="Arial" w:cs="Arial"/>
          <w:sz w:val="24"/>
          <w:szCs w:val="24"/>
          <w:lang w:val="en-US"/>
        </w:rPr>
        <w:t>4.3 System Analysis</w:t>
      </w:r>
    </w:p>
    <w:p w14:paraId="05BE22BE" w14:textId="77777777" w:rsidR="007703C3" w:rsidRPr="00A33446" w:rsidRDefault="007703C3" w:rsidP="007703C3">
      <w:pPr>
        <w:pStyle w:val="ListParagraph"/>
        <w:ind w:left="2160"/>
        <w:rPr>
          <w:rFonts w:ascii="Arial" w:hAnsi="Arial" w:cs="Arial"/>
          <w:sz w:val="24"/>
          <w:szCs w:val="24"/>
          <w:lang w:val="en-US"/>
        </w:rPr>
      </w:pPr>
      <w:r w:rsidRPr="00A33446">
        <w:rPr>
          <w:rFonts w:ascii="Arial" w:hAnsi="Arial" w:cs="Arial"/>
          <w:sz w:val="24"/>
          <w:szCs w:val="24"/>
          <w:lang w:val="en-US"/>
        </w:rPr>
        <w:t>4.3.1 User Requirement of the proposed system</w:t>
      </w:r>
    </w:p>
    <w:p w14:paraId="6A4793E9"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3.2 Functional of Requirements</w:t>
      </w:r>
    </w:p>
    <w:p w14:paraId="57023705"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3.2.1 Examples of Functional requirement</w:t>
      </w:r>
    </w:p>
    <w:p w14:paraId="0B05B1CE"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3.3 Non-Functional requirement</w:t>
      </w:r>
    </w:p>
    <w:p w14:paraId="7482F064"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3.4 System requirement</w:t>
      </w:r>
    </w:p>
    <w:p w14:paraId="5E4D343F"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4 System Specification</w:t>
      </w:r>
    </w:p>
    <w:p w14:paraId="52DA41E8"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4.1 Hardware Specification</w:t>
      </w:r>
    </w:p>
    <w:p w14:paraId="1A1F4623"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4.2 Software Specification</w:t>
      </w:r>
    </w:p>
    <w:p w14:paraId="3CD272EC"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5 Description of The System</w:t>
      </w:r>
    </w:p>
    <w:p w14:paraId="708FA923"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6 System Design</w:t>
      </w:r>
    </w:p>
    <w:p w14:paraId="5258A903"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6.1 Overview</w:t>
      </w:r>
    </w:p>
    <w:p w14:paraId="2E58B753"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6.2 Architecture Design</w:t>
      </w:r>
    </w:p>
    <w:p w14:paraId="1C7DBFD3"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6.3 Context (Level 0) Diagram</w:t>
      </w:r>
    </w:p>
    <w:p w14:paraId="1F34BEDF"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 xml:space="preserve">       4.6.3.1 Context Diagram</w:t>
      </w:r>
    </w:p>
    <w:p w14:paraId="458B33D9"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6.4 Data Flow Diagram Level 1</w:t>
      </w:r>
    </w:p>
    <w:p w14:paraId="0850E693" w14:textId="77777777" w:rsidR="007703C3" w:rsidRPr="00A33446" w:rsidRDefault="007703C3" w:rsidP="007703C3">
      <w:pPr>
        <w:pStyle w:val="ListParagraph"/>
        <w:tabs>
          <w:tab w:val="center" w:pos="5593"/>
        </w:tabs>
        <w:ind w:left="2880"/>
        <w:rPr>
          <w:rFonts w:ascii="Arial" w:hAnsi="Arial" w:cs="Arial"/>
          <w:sz w:val="24"/>
          <w:szCs w:val="24"/>
          <w:lang w:val="en-US"/>
        </w:rPr>
      </w:pPr>
      <w:r w:rsidRPr="00A33446">
        <w:rPr>
          <w:rFonts w:ascii="Arial" w:hAnsi="Arial" w:cs="Arial"/>
          <w:sz w:val="24"/>
          <w:szCs w:val="24"/>
          <w:lang w:val="en-US"/>
        </w:rPr>
        <w:t>4.6.4.1 Data Flow Diagram</w:t>
      </w:r>
    </w:p>
    <w:p w14:paraId="22AA479B"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7 Entity Relationship Diagram</w:t>
      </w:r>
    </w:p>
    <w:p w14:paraId="7989D39B"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8 Physical Data Model</w:t>
      </w:r>
    </w:p>
    <w:p w14:paraId="3787DA65"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9 Data Dictionary</w:t>
      </w:r>
    </w:p>
    <w:p w14:paraId="71D21C8C"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10 System Implementation</w:t>
      </w:r>
    </w:p>
    <w:p w14:paraId="249E081E" w14:textId="77777777" w:rsidR="007703C3" w:rsidRPr="00A33446" w:rsidRDefault="007703C3" w:rsidP="007703C3">
      <w:pPr>
        <w:pStyle w:val="ListParagraph"/>
        <w:tabs>
          <w:tab w:val="center" w:pos="5593"/>
        </w:tabs>
        <w:ind w:left="2160"/>
        <w:rPr>
          <w:rFonts w:ascii="Arial" w:hAnsi="Arial" w:cs="Arial"/>
          <w:sz w:val="24"/>
          <w:szCs w:val="24"/>
          <w:lang w:val="en-US"/>
        </w:rPr>
      </w:pPr>
      <w:r w:rsidRPr="00A33446">
        <w:rPr>
          <w:rFonts w:ascii="Arial" w:hAnsi="Arial" w:cs="Arial"/>
          <w:sz w:val="24"/>
          <w:szCs w:val="24"/>
          <w:lang w:val="en-US"/>
        </w:rPr>
        <w:t>4.10.1 Screen Shots of a running System</w:t>
      </w:r>
    </w:p>
    <w:p w14:paraId="5DAA380B" w14:textId="77777777" w:rsidR="007703C3" w:rsidRPr="00A33446"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11 System testing</w:t>
      </w:r>
    </w:p>
    <w:p w14:paraId="6634F355" w14:textId="77777777" w:rsidR="007703C3" w:rsidRDefault="007703C3" w:rsidP="007703C3">
      <w:pPr>
        <w:pStyle w:val="ListParagraph"/>
        <w:tabs>
          <w:tab w:val="center" w:pos="5593"/>
        </w:tabs>
        <w:ind w:left="1440"/>
        <w:rPr>
          <w:rFonts w:ascii="Arial" w:hAnsi="Arial" w:cs="Arial"/>
          <w:sz w:val="24"/>
          <w:szCs w:val="24"/>
          <w:lang w:val="en-US"/>
        </w:rPr>
      </w:pPr>
      <w:r w:rsidRPr="00A33446">
        <w:rPr>
          <w:rFonts w:ascii="Arial" w:hAnsi="Arial" w:cs="Arial"/>
          <w:sz w:val="24"/>
          <w:szCs w:val="24"/>
          <w:lang w:val="en-US"/>
        </w:rPr>
        <w:t>4.12 Validations</w:t>
      </w:r>
    </w:p>
    <w:p w14:paraId="1867EEF4" w14:textId="77777777" w:rsidR="007703C3" w:rsidRDefault="007703C3" w:rsidP="007703C3">
      <w:pPr>
        <w:pStyle w:val="ListParagraph"/>
        <w:tabs>
          <w:tab w:val="center" w:pos="5593"/>
        </w:tabs>
        <w:ind w:left="1440"/>
        <w:rPr>
          <w:rFonts w:ascii="Arial" w:hAnsi="Arial" w:cs="Arial"/>
          <w:sz w:val="24"/>
          <w:szCs w:val="24"/>
          <w:lang w:val="en-US"/>
        </w:rPr>
      </w:pPr>
    </w:p>
    <w:p w14:paraId="6646CFC5" w14:textId="77777777" w:rsidR="007703C3" w:rsidRDefault="007703C3" w:rsidP="007703C3">
      <w:pPr>
        <w:pStyle w:val="ListParagraph"/>
        <w:tabs>
          <w:tab w:val="center" w:pos="5593"/>
        </w:tabs>
        <w:ind w:left="1440"/>
        <w:rPr>
          <w:rFonts w:ascii="Arial" w:hAnsi="Arial" w:cs="Arial"/>
          <w:sz w:val="24"/>
          <w:szCs w:val="24"/>
          <w:lang w:val="en-US"/>
        </w:rPr>
      </w:pPr>
    </w:p>
    <w:p w14:paraId="459D9D32" w14:textId="77777777" w:rsidR="007703C3" w:rsidRDefault="007703C3" w:rsidP="007703C3">
      <w:pPr>
        <w:pStyle w:val="ListParagraph"/>
        <w:tabs>
          <w:tab w:val="center" w:pos="5593"/>
        </w:tabs>
        <w:ind w:left="1440"/>
        <w:rPr>
          <w:rFonts w:ascii="Arial" w:hAnsi="Arial" w:cs="Arial"/>
          <w:sz w:val="24"/>
          <w:szCs w:val="24"/>
          <w:lang w:val="en-US"/>
        </w:rPr>
      </w:pPr>
    </w:p>
    <w:p w14:paraId="4AA45ED4" w14:textId="77777777" w:rsidR="007703C3" w:rsidRDefault="007703C3" w:rsidP="007703C3">
      <w:pPr>
        <w:pStyle w:val="ListParagraph"/>
        <w:tabs>
          <w:tab w:val="center" w:pos="5593"/>
        </w:tabs>
        <w:ind w:left="1440"/>
        <w:rPr>
          <w:rFonts w:ascii="Arial" w:hAnsi="Arial" w:cs="Arial"/>
          <w:sz w:val="24"/>
          <w:szCs w:val="24"/>
          <w:lang w:val="en-US"/>
        </w:rPr>
      </w:pPr>
    </w:p>
    <w:p w14:paraId="1ED6D8CA" w14:textId="77777777" w:rsidR="007703C3" w:rsidRPr="00A33446" w:rsidRDefault="007703C3" w:rsidP="007703C3">
      <w:pPr>
        <w:pStyle w:val="ListParagraph"/>
        <w:tabs>
          <w:tab w:val="center" w:pos="5593"/>
        </w:tabs>
        <w:ind w:left="1440"/>
        <w:rPr>
          <w:rFonts w:ascii="Arial" w:hAnsi="Arial" w:cs="Arial"/>
          <w:sz w:val="24"/>
          <w:szCs w:val="24"/>
          <w:lang w:val="en-US"/>
        </w:rPr>
      </w:pPr>
    </w:p>
    <w:p w14:paraId="334774D5" w14:textId="77777777" w:rsidR="007703C3" w:rsidRPr="00A33446" w:rsidRDefault="007703C3" w:rsidP="007703C3">
      <w:pPr>
        <w:tabs>
          <w:tab w:val="center" w:pos="5593"/>
        </w:tabs>
        <w:rPr>
          <w:rFonts w:ascii="Arial" w:hAnsi="Arial" w:cs="Arial"/>
          <w:b/>
          <w:bCs/>
          <w:sz w:val="28"/>
          <w:szCs w:val="28"/>
          <w:lang w:val="en-US"/>
        </w:rPr>
      </w:pPr>
      <w:r w:rsidRPr="00A33446">
        <w:rPr>
          <w:rFonts w:ascii="Arial" w:hAnsi="Arial" w:cs="Arial"/>
          <w:b/>
          <w:bCs/>
          <w:sz w:val="28"/>
          <w:szCs w:val="28"/>
          <w:lang w:val="en-US"/>
        </w:rPr>
        <w:t>CHAPTER 5. CONCLUSION AND RECOMMENDATION</w:t>
      </w:r>
    </w:p>
    <w:p w14:paraId="5759D2BD" w14:textId="77777777" w:rsidR="007703C3" w:rsidRPr="00A33446" w:rsidRDefault="007703C3" w:rsidP="007703C3">
      <w:pPr>
        <w:tabs>
          <w:tab w:val="center" w:pos="5593"/>
        </w:tabs>
        <w:ind w:left="1440"/>
        <w:rPr>
          <w:rFonts w:ascii="Arial" w:hAnsi="Arial" w:cs="Arial"/>
          <w:sz w:val="24"/>
          <w:szCs w:val="24"/>
          <w:lang w:val="en-US"/>
        </w:rPr>
      </w:pPr>
      <w:r w:rsidRPr="00A33446">
        <w:rPr>
          <w:rFonts w:ascii="Arial" w:hAnsi="Arial" w:cs="Arial"/>
          <w:sz w:val="24"/>
          <w:szCs w:val="24"/>
          <w:lang w:val="en-US"/>
        </w:rPr>
        <w:t>5.1</w:t>
      </w:r>
      <w:r w:rsidRPr="00A33446">
        <w:rPr>
          <w:rFonts w:ascii="Arial" w:hAnsi="Arial" w:cs="Arial"/>
          <w:lang w:val="en-US"/>
        </w:rPr>
        <w:t xml:space="preserve"> </w:t>
      </w:r>
      <w:r w:rsidRPr="00A33446">
        <w:rPr>
          <w:rFonts w:ascii="Arial" w:hAnsi="Arial" w:cs="Arial"/>
          <w:sz w:val="24"/>
          <w:szCs w:val="24"/>
          <w:lang w:val="en-US"/>
        </w:rPr>
        <w:t>CONCLUSION</w:t>
      </w:r>
    </w:p>
    <w:p w14:paraId="2BF681D1" w14:textId="77777777" w:rsidR="007703C3" w:rsidRPr="00A33446" w:rsidRDefault="007703C3" w:rsidP="007703C3">
      <w:pPr>
        <w:tabs>
          <w:tab w:val="center" w:pos="5593"/>
        </w:tabs>
        <w:ind w:left="1440"/>
        <w:rPr>
          <w:rFonts w:ascii="Arial" w:hAnsi="Arial" w:cs="Arial"/>
          <w:sz w:val="24"/>
          <w:szCs w:val="24"/>
          <w:lang w:val="en-US"/>
        </w:rPr>
      </w:pPr>
      <w:r w:rsidRPr="00A33446">
        <w:rPr>
          <w:rFonts w:ascii="Arial" w:hAnsi="Arial" w:cs="Arial"/>
          <w:sz w:val="24"/>
          <w:szCs w:val="24"/>
          <w:lang w:val="en-US"/>
        </w:rPr>
        <w:t>5.2 RECOMMENDATION</w:t>
      </w:r>
    </w:p>
    <w:p w14:paraId="2ADEEAA5" w14:textId="77777777" w:rsidR="007703C3" w:rsidRPr="00A33446" w:rsidRDefault="007703C3" w:rsidP="007703C3">
      <w:pPr>
        <w:tabs>
          <w:tab w:val="center" w:pos="5593"/>
        </w:tabs>
        <w:ind w:left="1440"/>
        <w:rPr>
          <w:rFonts w:ascii="Arial" w:hAnsi="Arial" w:cs="Arial"/>
          <w:sz w:val="24"/>
          <w:szCs w:val="24"/>
          <w:lang w:val="en-US"/>
        </w:rPr>
      </w:pPr>
      <w:r w:rsidRPr="00A33446">
        <w:rPr>
          <w:rFonts w:ascii="Arial" w:hAnsi="Arial" w:cs="Arial"/>
          <w:sz w:val="24"/>
          <w:szCs w:val="24"/>
          <w:lang w:val="en-US"/>
        </w:rPr>
        <w:t>REFERENCE</w:t>
      </w:r>
    </w:p>
    <w:p w14:paraId="44DC8CDD" w14:textId="77777777" w:rsidR="007703C3" w:rsidRPr="00A33446" w:rsidRDefault="007703C3" w:rsidP="007703C3">
      <w:pPr>
        <w:tabs>
          <w:tab w:val="center" w:pos="5593"/>
        </w:tabs>
        <w:ind w:left="1440"/>
        <w:rPr>
          <w:rFonts w:ascii="Arial" w:hAnsi="Arial" w:cs="Arial"/>
          <w:sz w:val="24"/>
          <w:szCs w:val="24"/>
          <w:lang w:val="en-US"/>
        </w:rPr>
      </w:pPr>
      <w:r w:rsidRPr="00A33446">
        <w:rPr>
          <w:rFonts w:ascii="Arial" w:hAnsi="Arial" w:cs="Arial"/>
          <w:sz w:val="24"/>
          <w:szCs w:val="24"/>
          <w:lang w:val="en-US"/>
        </w:rPr>
        <w:t>APPENDICES</w:t>
      </w:r>
    </w:p>
    <w:p w14:paraId="38470324" w14:textId="17504643" w:rsidR="007703C3" w:rsidRDefault="007703C3" w:rsidP="001C5AB0">
      <w:pPr>
        <w:ind w:left="720" w:hanging="720"/>
      </w:pPr>
    </w:p>
    <w:p w14:paraId="7DA42512" w14:textId="379AD4FA" w:rsidR="007703C3" w:rsidRPr="00EF79CE" w:rsidRDefault="00EF79CE" w:rsidP="001C5AB0">
      <w:pPr>
        <w:ind w:left="720" w:hanging="720"/>
        <w:rPr>
          <w:lang w:val="en-US"/>
        </w:rPr>
      </w:pPr>
      <w:r>
        <w:rPr>
          <w:lang w:val="en-US"/>
        </w:rPr>
        <w:t xml:space="preserve">Online Equivalence tracking </w:t>
      </w:r>
      <w:r w:rsidR="005A5EB0">
        <w:rPr>
          <w:lang w:val="en-US"/>
        </w:rPr>
        <w:t>system</w:t>
      </w:r>
    </w:p>
    <w:p w14:paraId="314206D0" w14:textId="4D0C2C6F" w:rsidR="007703C3" w:rsidRDefault="007703C3" w:rsidP="001C5AB0">
      <w:pPr>
        <w:ind w:left="720" w:hanging="720"/>
      </w:pPr>
    </w:p>
    <w:p w14:paraId="6711741D" w14:textId="23A07BEA" w:rsidR="007703C3" w:rsidRDefault="007703C3" w:rsidP="001C5AB0">
      <w:pPr>
        <w:ind w:left="720" w:hanging="720"/>
      </w:pPr>
    </w:p>
    <w:p w14:paraId="5EBE91C1" w14:textId="4FEA7978" w:rsidR="007703C3" w:rsidRDefault="007703C3" w:rsidP="001C5AB0">
      <w:pPr>
        <w:ind w:left="720" w:hanging="720"/>
      </w:pPr>
    </w:p>
    <w:p w14:paraId="7142E10F" w14:textId="2DC0EEF1" w:rsidR="007703C3" w:rsidRDefault="007703C3" w:rsidP="001C5AB0">
      <w:pPr>
        <w:ind w:left="720" w:hanging="720"/>
      </w:pPr>
    </w:p>
    <w:p w14:paraId="5D9B5C01" w14:textId="2C258501" w:rsidR="007703C3" w:rsidRDefault="007703C3" w:rsidP="001C5AB0">
      <w:pPr>
        <w:ind w:left="720" w:hanging="720"/>
      </w:pPr>
    </w:p>
    <w:p w14:paraId="366C4DC2" w14:textId="73EFCF82" w:rsidR="007703C3" w:rsidRDefault="007703C3" w:rsidP="001C5AB0">
      <w:pPr>
        <w:ind w:left="720" w:hanging="720"/>
      </w:pPr>
    </w:p>
    <w:p w14:paraId="51F8ABBB" w14:textId="4BE1085D" w:rsidR="007703C3" w:rsidRDefault="007703C3" w:rsidP="001C5AB0">
      <w:pPr>
        <w:ind w:left="720" w:hanging="720"/>
      </w:pPr>
    </w:p>
    <w:p w14:paraId="130AB30D" w14:textId="1C83B658" w:rsidR="007703C3" w:rsidRDefault="007703C3" w:rsidP="001C5AB0">
      <w:pPr>
        <w:ind w:left="720" w:hanging="720"/>
      </w:pPr>
    </w:p>
    <w:p w14:paraId="03F6FF6D" w14:textId="35B1A794" w:rsidR="007703C3" w:rsidRDefault="007703C3" w:rsidP="001C5AB0">
      <w:pPr>
        <w:ind w:left="720" w:hanging="720"/>
      </w:pPr>
    </w:p>
    <w:p w14:paraId="7B76AE55" w14:textId="130ADD5B" w:rsidR="007703C3" w:rsidRDefault="007703C3" w:rsidP="001C5AB0">
      <w:pPr>
        <w:ind w:left="720" w:hanging="720"/>
      </w:pPr>
    </w:p>
    <w:p w14:paraId="22DAA3E2" w14:textId="38CDD4F1" w:rsidR="007703C3" w:rsidRDefault="007703C3" w:rsidP="001C5AB0">
      <w:pPr>
        <w:ind w:left="720" w:hanging="720"/>
      </w:pPr>
    </w:p>
    <w:p w14:paraId="4B6EF219" w14:textId="19CB8799" w:rsidR="007703C3" w:rsidRDefault="007703C3" w:rsidP="001C5AB0">
      <w:pPr>
        <w:ind w:left="720" w:hanging="720"/>
      </w:pPr>
    </w:p>
    <w:p w14:paraId="301DB25A" w14:textId="7E500241" w:rsidR="007703C3" w:rsidRDefault="007703C3" w:rsidP="001C5AB0">
      <w:pPr>
        <w:ind w:left="720" w:hanging="720"/>
      </w:pPr>
    </w:p>
    <w:p w14:paraId="5E737677" w14:textId="0E94A101" w:rsidR="007703C3" w:rsidRDefault="007703C3" w:rsidP="001C5AB0">
      <w:pPr>
        <w:ind w:left="720" w:hanging="720"/>
      </w:pPr>
    </w:p>
    <w:p w14:paraId="76F15ACF" w14:textId="2435A0ED" w:rsidR="007703C3" w:rsidRDefault="007703C3" w:rsidP="001C5AB0">
      <w:pPr>
        <w:ind w:left="720" w:hanging="720"/>
      </w:pPr>
    </w:p>
    <w:p w14:paraId="386B62F7" w14:textId="0AC0606C" w:rsidR="007703C3" w:rsidRDefault="007703C3" w:rsidP="001C5AB0">
      <w:pPr>
        <w:ind w:left="720" w:hanging="720"/>
      </w:pPr>
    </w:p>
    <w:p w14:paraId="113FB5AD" w14:textId="5429684A" w:rsidR="007703C3" w:rsidRDefault="007703C3" w:rsidP="001C5AB0">
      <w:pPr>
        <w:ind w:left="720" w:hanging="720"/>
      </w:pPr>
    </w:p>
    <w:p w14:paraId="5392D2CC" w14:textId="42ADB5E0" w:rsidR="007703C3" w:rsidRDefault="007703C3" w:rsidP="001C5AB0">
      <w:pPr>
        <w:ind w:left="720" w:hanging="720"/>
      </w:pPr>
    </w:p>
    <w:p w14:paraId="1D271D15" w14:textId="009365C8" w:rsidR="007703C3" w:rsidRDefault="007703C3" w:rsidP="001C5AB0">
      <w:pPr>
        <w:ind w:left="720" w:hanging="720"/>
      </w:pPr>
    </w:p>
    <w:p w14:paraId="31B45125" w14:textId="6D99C7B7" w:rsidR="007703C3" w:rsidRDefault="007703C3" w:rsidP="001C5AB0">
      <w:pPr>
        <w:ind w:left="720" w:hanging="720"/>
      </w:pPr>
    </w:p>
    <w:p w14:paraId="3F8FA391" w14:textId="0482B916" w:rsidR="007703C3" w:rsidRDefault="007703C3" w:rsidP="001C5AB0">
      <w:pPr>
        <w:ind w:left="720" w:hanging="720"/>
      </w:pPr>
    </w:p>
    <w:p w14:paraId="26033871" w14:textId="64990A69" w:rsidR="007703C3" w:rsidRDefault="007703C3" w:rsidP="001C5AB0">
      <w:pPr>
        <w:ind w:left="720" w:hanging="720"/>
      </w:pPr>
    </w:p>
    <w:p w14:paraId="5E31434C" w14:textId="22EF9CB1" w:rsidR="007703C3" w:rsidRDefault="007703C3" w:rsidP="001C5AB0">
      <w:pPr>
        <w:ind w:left="720" w:hanging="720"/>
      </w:pPr>
    </w:p>
    <w:p w14:paraId="5D5B0339" w14:textId="07978225" w:rsidR="007703C3" w:rsidRDefault="007703C3" w:rsidP="001C5AB0">
      <w:pPr>
        <w:ind w:left="720" w:hanging="720"/>
      </w:pPr>
    </w:p>
    <w:p w14:paraId="647F8877" w14:textId="77777777" w:rsidR="007703C3" w:rsidRPr="00A33446" w:rsidRDefault="007703C3" w:rsidP="007703C3">
      <w:pPr>
        <w:rPr>
          <w:rFonts w:ascii="Arial" w:hAnsi="Arial" w:cs="Arial"/>
          <w:b/>
          <w:bCs/>
          <w:sz w:val="28"/>
          <w:szCs w:val="28"/>
          <w:lang w:val="en-US"/>
        </w:rPr>
      </w:pPr>
      <w:r w:rsidRPr="00A33446">
        <w:rPr>
          <w:rFonts w:ascii="Arial" w:hAnsi="Arial" w:cs="Arial"/>
          <w:b/>
          <w:bCs/>
          <w:sz w:val="28"/>
          <w:szCs w:val="28"/>
          <w:lang w:val="en-US"/>
        </w:rPr>
        <w:t>CHAPTER 1. INTRODUCTION</w:t>
      </w:r>
    </w:p>
    <w:p w14:paraId="5A687026" w14:textId="77777777" w:rsidR="007703C3" w:rsidRDefault="007703C3" w:rsidP="001C5AB0">
      <w:pPr>
        <w:ind w:left="720" w:hanging="720"/>
      </w:pPr>
    </w:p>
    <w:p w14:paraId="6A29A3EF" w14:textId="61A4CF85" w:rsidR="001C5AB0" w:rsidRPr="007703C3" w:rsidRDefault="001C5AB0" w:rsidP="007703C3">
      <w:pPr>
        <w:pStyle w:val="ListParagraph"/>
        <w:numPr>
          <w:ilvl w:val="1"/>
          <w:numId w:val="1"/>
        </w:numPr>
        <w:rPr>
          <w:rFonts w:ascii="Arial" w:hAnsi="Arial" w:cs="Arial"/>
          <w:b/>
          <w:bCs/>
          <w:sz w:val="24"/>
          <w:szCs w:val="24"/>
          <w:lang w:val="en-US"/>
        </w:rPr>
      </w:pPr>
      <w:r w:rsidRPr="007703C3">
        <w:rPr>
          <w:rFonts w:ascii="Arial" w:hAnsi="Arial" w:cs="Arial"/>
          <w:b/>
          <w:bCs/>
          <w:sz w:val="24"/>
          <w:szCs w:val="24"/>
          <w:lang w:val="en-US"/>
        </w:rPr>
        <w:t>Background of the project</w:t>
      </w:r>
    </w:p>
    <w:p w14:paraId="1A9F3E0B" w14:textId="54EEED25" w:rsidR="00614C50" w:rsidRPr="007703C3" w:rsidRDefault="001C5351">
      <w:pPr>
        <w:rPr>
          <w:rFonts w:ascii="Arial" w:hAnsi="Arial" w:cs="Arial"/>
          <w:sz w:val="24"/>
          <w:szCs w:val="24"/>
          <w:lang w:val="en-US"/>
        </w:rPr>
      </w:pPr>
      <w:r w:rsidRPr="007703C3">
        <w:rPr>
          <w:rFonts w:ascii="Arial" w:hAnsi="Arial" w:cs="Arial"/>
          <w:sz w:val="24"/>
          <w:szCs w:val="24"/>
          <w:lang w:val="en-US"/>
        </w:rPr>
        <w:t>Nowadays people are trying to increase the development of their countries by forming computerized system, this will help them to shift from manual system</w:t>
      </w:r>
      <w:r w:rsidR="000E4790" w:rsidRPr="007703C3">
        <w:rPr>
          <w:rFonts w:ascii="Arial" w:hAnsi="Arial" w:cs="Arial"/>
          <w:sz w:val="24"/>
          <w:szCs w:val="24"/>
          <w:lang w:val="en-US"/>
        </w:rPr>
        <w:t xml:space="preserve"> where they use papers to keep some information. By making everything computerized the development of a country </w:t>
      </w:r>
      <w:r w:rsidR="00AD10FB" w:rsidRPr="007703C3">
        <w:rPr>
          <w:rFonts w:ascii="Arial" w:hAnsi="Arial" w:cs="Arial"/>
          <w:sz w:val="24"/>
          <w:szCs w:val="24"/>
          <w:lang w:val="en-US"/>
        </w:rPr>
        <w:t xml:space="preserve">will be a high level and this also will be important </w:t>
      </w:r>
      <w:r w:rsidR="0096029B" w:rsidRPr="007703C3">
        <w:rPr>
          <w:rFonts w:ascii="Arial" w:hAnsi="Arial" w:cs="Arial"/>
          <w:sz w:val="24"/>
          <w:szCs w:val="24"/>
          <w:lang w:val="en-US"/>
        </w:rPr>
        <w:t>to different organization or others to complete their tasks and arrange very well the information</w:t>
      </w:r>
      <w:r w:rsidR="005612F9">
        <w:rPr>
          <w:rFonts w:ascii="Arial" w:hAnsi="Arial" w:cs="Arial"/>
          <w:sz w:val="24"/>
          <w:szCs w:val="24"/>
          <w:lang w:val="en-US"/>
        </w:rPr>
        <w:t xml:space="preserve"> </w:t>
      </w:r>
      <w:r w:rsidR="005612F9">
        <w:rPr>
          <w:rFonts w:ascii="Arial" w:hAnsi="Arial" w:cs="Arial"/>
          <w:sz w:val="24"/>
          <w:szCs w:val="24"/>
          <w:lang w:val="en-US"/>
        </w:rPr>
        <w:fldChar w:fldCharType="begin" w:fldLock="1"/>
      </w:r>
      <w:r w:rsidR="005612F9">
        <w:rPr>
          <w:rFonts w:ascii="Arial" w:hAnsi="Arial" w:cs="Arial"/>
          <w:sz w:val="24"/>
          <w:szCs w:val="24"/>
          <w:lang w:val="en-US"/>
        </w:rPr>
        <w:instrText>ADDIN CSL_CITATION {"citationItems":[{"id":"ITEM-1","itemData":{"abstract":"University of Sheffield","author":[{"dropping-particle":"","family":"Chris","given":"","non-dropping-particle":"","parse-names":false,"suffix":""}],"container-title":"Ceptara","id":"ITEM-1","issued":{"date-parts":[["2009"]]},"page":"1-5","title":"How To Write A Problem Statement | Ceptara","type":"article-journal"},"uris":["http://www.mendeley.com/documents/?uuid=39f74746-f6f0-44a0-84f0-de11d549d773"]}],"mendeley":{"formattedCitation":"[1]","plainTextFormattedCitation":"[1]"},"properties":{"noteIndex":0},"schema":"https://github.com/citation-style-language/schema/raw/master/csl-citation.json"}</w:instrText>
      </w:r>
      <w:r w:rsidR="005612F9">
        <w:rPr>
          <w:rFonts w:ascii="Arial" w:hAnsi="Arial" w:cs="Arial"/>
          <w:sz w:val="24"/>
          <w:szCs w:val="24"/>
          <w:lang w:val="en-US"/>
        </w:rPr>
        <w:fldChar w:fldCharType="separate"/>
      </w:r>
      <w:r w:rsidR="005612F9" w:rsidRPr="005612F9">
        <w:rPr>
          <w:rFonts w:ascii="Arial" w:hAnsi="Arial" w:cs="Arial"/>
          <w:noProof/>
          <w:sz w:val="24"/>
          <w:szCs w:val="24"/>
          <w:lang w:val="en-US"/>
        </w:rPr>
        <w:t>[1]</w:t>
      </w:r>
      <w:r w:rsidR="005612F9">
        <w:rPr>
          <w:rFonts w:ascii="Arial" w:hAnsi="Arial" w:cs="Arial"/>
          <w:sz w:val="24"/>
          <w:szCs w:val="24"/>
          <w:lang w:val="en-US"/>
        </w:rPr>
        <w:fldChar w:fldCharType="end"/>
      </w:r>
      <w:r w:rsidR="0096029B" w:rsidRPr="007703C3">
        <w:rPr>
          <w:rFonts w:ascii="Arial" w:hAnsi="Arial" w:cs="Arial"/>
          <w:sz w:val="24"/>
          <w:szCs w:val="24"/>
          <w:lang w:val="en-US"/>
        </w:rPr>
        <w:t>.</w:t>
      </w:r>
    </w:p>
    <w:p w14:paraId="79982875" w14:textId="73078D80" w:rsidR="0096029B" w:rsidRPr="007703C3" w:rsidRDefault="0096029B">
      <w:pPr>
        <w:rPr>
          <w:rFonts w:ascii="Arial" w:hAnsi="Arial" w:cs="Arial"/>
          <w:sz w:val="24"/>
          <w:szCs w:val="24"/>
          <w:lang w:val="en-US"/>
        </w:rPr>
      </w:pPr>
      <w:r w:rsidRPr="007703C3">
        <w:rPr>
          <w:rFonts w:ascii="Arial" w:hAnsi="Arial" w:cs="Arial"/>
          <w:sz w:val="24"/>
          <w:szCs w:val="24"/>
          <w:lang w:val="en-US"/>
        </w:rPr>
        <w:t>There are many things that show us how manual systems are not good to use.</w:t>
      </w:r>
      <w:r w:rsidR="00BF25EA" w:rsidRPr="007703C3">
        <w:rPr>
          <w:rFonts w:ascii="Arial" w:hAnsi="Arial" w:cs="Arial"/>
          <w:sz w:val="24"/>
          <w:szCs w:val="24"/>
          <w:lang w:val="en-US"/>
        </w:rPr>
        <w:t xml:space="preserve"> By using this </w:t>
      </w:r>
      <w:r w:rsidR="00F20359" w:rsidRPr="007703C3">
        <w:rPr>
          <w:rFonts w:ascii="Arial" w:hAnsi="Arial" w:cs="Arial"/>
          <w:sz w:val="24"/>
          <w:szCs w:val="24"/>
          <w:lang w:val="en-US"/>
        </w:rPr>
        <w:t>system,</w:t>
      </w:r>
      <w:r w:rsidR="00BF25EA" w:rsidRPr="007703C3">
        <w:rPr>
          <w:rFonts w:ascii="Arial" w:hAnsi="Arial" w:cs="Arial"/>
          <w:sz w:val="24"/>
          <w:szCs w:val="24"/>
          <w:lang w:val="en-US"/>
        </w:rPr>
        <w:t xml:space="preserve"> it will take you a lot of time searching the file that you want</w:t>
      </w:r>
      <w:r w:rsidR="001E26A5" w:rsidRPr="007703C3">
        <w:rPr>
          <w:rFonts w:ascii="Arial" w:hAnsi="Arial" w:cs="Arial"/>
          <w:sz w:val="24"/>
          <w:szCs w:val="24"/>
          <w:lang w:val="en-US"/>
        </w:rPr>
        <w:t xml:space="preserve">, way of keeping </w:t>
      </w:r>
      <w:r w:rsidR="00F20359" w:rsidRPr="007703C3">
        <w:rPr>
          <w:rFonts w:ascii="Arial" w:hAnsi="Arial" w:cs="Arial"/>
          <w:sz w:val="24"/>
          <w:szCs w:val="24"/>
          <w:lang w:val="en-US"/>
        </w:rPr>
        <w:t>those files</w:t>
      </w:r>
      <w:r w:rsidR="001E26A5" w:rsidRPr="007703C3">
        <w:rPr>
          <w:rFonts w:ascii="Arial" w:hAnsi="Arial" w:cs="Arial"/>
          <w:sz w:val="24"/>
          <w:szCs w:val="24"/>
          <w:lang w:val="en-US"/>
        </w:rPr>
        <w:t xml:space="preserve"> will also be manually, changes have to be done manually. Not forgetting </w:t>
      </w:r>
      <w:r w:rsidR="004F0877" w:rsidRPr="007703C3">
        <w:rPr>
          <w:rFonts w:ascii="Arial" w:hAnsi="Arial" w:cs="Arial"/>
          <w:sz w:val="24"/>
          <w:szCs w:val="24"/>
          <w:lang w:val="en-US"/>
        </w:rPr>
        <w:t>that the security of that system is very poor, when you lost a document and you don’t have copy of it you will be required to rewrite it and this will take time to complete it.</w:t>
      </w:r>
    </w:p>
    <w:p w14:paraId="02D12493" w14:textId="18887724" w:rsidR="004F0877" w:rsidRPr="007703C3" w:rsidRDefault="004F0877">
      <w:pPr>
        <w:rPr>
          <w:rFonts w:ascii="Arial" w:hAnsi="Arial" w:cs="Arial"/>
          <w:sz w:val="24"/>
          <w:szCs w:val="24"/>
          <w:lang w:val="en-US"/>
        </w:rPr>
      </w:pPr>
      <w:r w:rsidRPr="007703C3">
        <w:rPr>
          <w:rFonts w:ascii="Arial" w:hAnsi="Arial" w:cs="Arial"/>
          <w:sz w:val="24"/>
          <w:szCs w:val="24"/>
          <w:lang w:val="en-US"/>
        </w:rPr>
        <w:t xml:space="preserve">This project of </w:t>
      </w:r>
      <w:r w:rsidR="00134669" w:rsidRPr="007703C3">
        <w:rPr>
          <w:rFonts w:ascii="Arial" w:hAnsi="Arial" w:cs="Arial"/>
          <w:sz w:val="24"/>
          <w:szCs w:val="24"/>
          <w:lang w:val="en-US"/>
        </w:rPr>
        <w:t>O</w:t>
      </w:r>
      <w:r w:rsidRPr="007703C3">
        <w:rPr>
          <w:rFonts w:ascii="Arial" w:hAnsi="Arial" w:cs="Arial"/>
          <w:sz w:val="24"/>
          <w:szCs w:val="24"/>
          <w:lang w:val="en-US"/>
        </w:rPr>
        <w:t xml:space="preserve">nline Equivalence Application and tracking system </w:t>
      </w:r>
      <w:r w:rsidR="004B5644" w:rsidRPr="007703C3">
        <w:rPr>
          <w:rFonts w:ascii="Arial" w:hAnsi="Arial" w:cs="Arial"/>
          <w:sz w:val="24"/>
          <w:szCs w:val="24"/>
          <w:lang w:val="en-US"/>
        </w:rPr>
        <w:t>comes</w:t>
      </w:r>
      <w:r w:rsidRPr="007703C3">
        <w:rPr>
          <w:rFonts w:ascii="Arial" w:hAnsi="Arial" w:cs="Arial"/>
          <w:sz w:val="24"/>
          <w:szCs w:val="24"/>
          <w:lang w:val="en-US"/>
        </w:rPr>
        <w:t xml:space="preserve"> as an answer</w:t>
      </w:r>
      <w:r w:rsidR="004B5644" w:rsidRPr="007703C3">
        <w:rPr>
          <w:rFonts w:ascii="Arial" w:hAnsi="Arial" w:cs="Arial"/>
          <w:sz w:val="24"/>
          <w:szCs w:val="24"/>
          <w:lang w:val="en-US"/>
        </w:rPr>
        <w:t xml:space="preserve"> or a solution to the Higher Education Council and Applica</w:t>
      </w:r>
      <w:r w:rsidR="00F20359" w:rsidRPr="007703C3">
        <w:rPr>
          <w:rFonts w:ascii="Arial" w:hAnsi="Arial" w:cs="Arial"/>
          <w:sz w:val="24"/>
          <w:szCs w:val="24"/>
          <w:lang w:val="en-US"/>
        </w:rPr>
        <w:t>nt. This system will be computerized where HEC</w:t>
      </w:r>
      <w:r w:rsidR="00134669" w:rsidRPr="007703C3">
        <w:rPr>
          <w:rFonts w:ascii="Arial" w:hAnsi="Arial" w:cs="Arial"/>
          <w:sz w:val="24"/>
          <w:szCs w:val="24"/>
          <w:lang w:val="en-US"/>
        </w:rPr>
        <w:t xml:space="preserve"> use it to arrange and manage the file of their applicant</w:t>
      </w:r>
      <w:r w:rsidR="00853E80" w:rsidRPr="007703C3">
        <w:rPr>
          <w:rFonts w:ascii="Arial" w:hAnsi="Arial" w:cs="Arial"/>
          <w:sz w:val="24"/>
          <w:szCs w:val="24"/>
          <w:lang w:val="en-US"/>
        </w:rPr>
        <w:t>,</w:t>
      </w:r>
      <w:r w:rsidR="00134669" w:rsidRPr="007703C3">
        <w:rPr>
          <w:rFonts w:ascii="Arial" w:hAnsi="Arial" w:cs="Arial"/>
          <w:sz w:val="24"/>
          <w:szCs w:val="24"/>
          <w:lang w:val="en-US"/>
        </w:rPr>
        <w:t xml:space="preserve"> </w:t>
      </w:r>
      <w:r w:rsidR="00F744BE" w:rsidRPr="007703C3">
        <w:rPr>
          <w:rFonts w:ascii="Arial" w:hAnsi="Arial" w:cs="Arial"/>
          <w:sz w:val="24"/>
          <w:szCs w:val="24"/>
          <w:lang w:val="en-US"/>
        </w:rPr>
        <w:t>it</w:t>
      </w:r>
      <w:r w:rsidR="00134669" w:rsidRPr="007703C3">
        <w:rPr>
          <w:rFonts w:ascii="Arial" w:hAnsi="Arial" w:cs="Arial"/>
          <w:sz w:val="24"/>
          <w:szCs w:val="24"/>
          <w:lang w:val="en-US"/>
        </w:rPr>
        <w:t xml:space="preserve"> will be easy to search</w:t>
      </w:r>
      <w:r w:rsidR="00853E80" w:rsidRPr="007703C3">
        <w:rPr>
          <w:rFonts w:ascii="Arial" w:hAnsi="Arial" w:cs="Arial"/>
          <w:sz w:val="24"/>
          <w:szCs w:val="24"/>
          <w:lang w:val="en-US"/>
        </w:rPr>
        <w:t xml:space="preserve"> a document in a computer and this </w:t>
      </w:r>
      <w:r w:rsidR="00302884" w:rsidRPr="007703C3">
        <w:rPr>
          <w:rFonts w:ascii="Arial" w:hAnsi="Arial" w:cs="Arial"/>
          <w:sz w:val="24"/>
          <w:szCs w:val="24"/>
          <w:lang w:val="en-US"/>
        </w:rPr>
        <w:t>cannot</w:t>
      </w:r>
      <w:r w:rsidR="00853E80" w:rsidRPr="007703C3">
        <w:rPr>
          <w:rFonts w:ascii="Arial" w:hAnsi="Arial" w:cs="Arial"/>
          <w:sz w:val="24"/>
          <w:szCs w:val="24"/>
          <w:lang w:val="en-US"/>
        </w:rPr>
        <w:t xml:space="preserve"> take you much time </w:t>
      </w:r>
      <w:r w:rsidR="00F744BE" w:rsidRPr="007703C3">
        <w:rPr>
          <w:rFonts w:ascii="Arial" w:hAnsi="Arial" w:cs="Arial"/>
          <w:sz w:val="24"/>
          <w:szCs w:val="24"/>
          <w:lang w:val="en-US"/>
        </w:rPr>
        <w:t>to do it. Also, by using this system your document will be safe by just putting password in your computer.</w:t>
      </w:r>
    </w:p>
    <w:p w14:paraId="4173FB3F" w14:textId="77777777" w:rsidR="001C5AB0" w:rsidRPr="007703C3" w:rsidRDefault="00F744BE">
      <w:pPr>
        <w:rPr>
          <w:rFonts w:ascii="Arial" w:hAnsi="Arial" w:cs="Arial"/>
          <w:sz w:val="24"/>
          <w:szCs w:val="24"/>
          <w:lang w:val="en-US"/>
        </w:rPr>
      </w:pPr>
      <w:r w:rsidRPr="007703C3">
        <w:rPr>
          <w:rFonts w:ascii="Arial" w:hAnsi="Arial" w:cs="Arial"/>
          <w:sz w:val="24"/>
          <w:szCs w:val="24"/>
          <w:lang w:val="en-US"/>
        </w:rPr>
        <w:t xml:space="preserve">When a file is </w:t>
      </w:r>
      <w:r w:rsidR="009E7DB6" w:rsidRPr="007703C3">
        <w:rPr>
          <w:rFonts w:ascii="Arial" w:hAnsi="Arial" w:cs="Arial"/>
          <w:sz w:val="24"/>
          <w:szCs w:val="24"/>
          <w:lang w:val="en-US"/>
        </w:rPr>
        <w:t>deleted,</w:t>
      </w:r>
      <w:r w:rsidRPr="007703C3">
        <w:rPr>
          <w:rFonts w:ascii="Arial" w:hAnsi="Arial" w:cs="Arial"/>
          <w:sz w:val="24"/>
          <w:szCs w:val="24"/>
          <w:lang w:val="en-US"/>
        </w:rPr>
        <w:t xml:space="preserve"> there is an option of restoring it due to its capability of having a bac</w:t>
      </w:r>
      <w:r w:rsidR="009E7DB6" w:rsidRPr="007703C3">
        <w:rPr>
          <w:rFonts w:ascii="Arial" w:hAnsi="Arial" w:cs="Arial"/>
          <w:sz w:val="24"/>
          <w:szCs w:val="24"/>
          <w:lang w:val="en-US"/>
        </w:rPr>
        <w:t xml:space="preserve">kup. This system will not be to HEC only but also the applicant will </w:t>
      </w:r>
      <w:r w:rsidR="00F928F7" w:rsidRPr="007703C3">
        <w:rPr>
          <w:rFonts w:ascii="Arial" w:hAnsi="Arial" w:cs="Arial"/>
          <w:sz w:val="24"/>
          <w:szCs w:val="24"/>
          <w:lang w:val="en-US"/>
        </w:rPr>
        <w:t xml:space="preserve">benefit from it by sending some documents online without going to the office of HEC, following up the documents, adding some comments </w:t>
      </w:r>
      <w:r w:rsidR="001C5AB0" w:rsidRPr="007703C3">
        <w:rPr>
          <w:rFonts w:ascii="Arial" w:hAnsi="Arial" w:cs="Arial"/>
          <w:sz w:val="24"/>
          <w:szCs w:val="24"/>
          <w:lang w:val="en-US"/>
        </w:rPr>
        <w:t>to the service they want.</w:t>
      </w:r>
    </w:p>
    <w:p w14:paraId="0A74680E" w14:textId="77777777" w:rsidR="001C5AB0" w:rsidRPr="007703C3" w:rsidRDefault="001C5AB0">
      <w:pPr>
        <w:rPr>
          <w:rFonts w:ascii="Arial" w:hAnsi="Arial" w:cs="Arial"/>
          <w:sz w:val="24"/>
          <w:szCs w:val="24"/>
          <w:lang w:val="en-US"/>
        </w:rPr>
      </w:pPr>
    </w:p>
    <w:p w14:paraId="62CC8964" w14:textId="77777777" w:rsidR="001C5AB0" w:rsidRPr="007703C3" w:rsidRDefault="001C5AB0">
      <w:pPr>
        <w:rPr>
          <w:rFonts w:ascii="Arial" w:hAnsi="Arial" w:cs="Arial"/>
          <w:sz w:val="24"/>
          <w:szCs w:val="24"/>
          <w:lang w:val="en-US"/>
        </w:rPr>
      </w:pPr>
    </w:p>
    <w:p w14:paraId="65F79582" w14:textId="77777777" w:rsidR="001C5AB0" w:rsidRPr="007703C3" w:rsidRDefault="001C5AB0">
      <w:pPr>
        <w:rPr>
          <w:rFonts w:ascii="Arial" w:hAnsi="Arial" w:cs="Arial"/>
          <w:sz w:val="24"/>
          <w:szCs w:val="24"/>
          <w:lang w:val="en-US"/>
        </w:rPr>
      </w:pPr>
    </w:p>
    <w:p w14:paraId="48B11ABD" w14:textId="77777777" w:rsidR="001C5AB0" w:rsidRPr="007703C3" w:rsidRDefault="001C5AB0">
      <w:pPr>
        <w:rPr>
          <w:rFonts w:ascii="Arial" w:hAnsi="Arial" w:cs="Arial"/>
          <w:sz w:val="24"/>
          <w:szCs w:val="24"/>
          <w:lang w:val="en-US"/>
        </w:rPr>
      </w:pPr>
    </w:p>
    <w:p w14:paraId="51AB05D7" w14:textId="77777777" w:rsidR="001C5AB0" w:rsidRPr="007703C3" w:rsidRDefault="001C5AB0">
      <w:pPr>
        <w:rPr>
          <w:rFonts w:ascii="Arial" w:hAnsi="Arial" w:cs="Arial"/>
          <w:sz w:val="24"/>
          <w:szCs w:val="24"/>
          <w:lang w:val="en-US"/>
        </w:rPr>
      </w:pPr>
    </w:p>
    <w:p w14:paraId="48D1A6CB" w14:textId="77777777" w:rsidR="001C5AB0" w:rsidRPr="007703C3" w:rsidRDefault="001C5AB0">
      <w:pPr>
        <w:rPr>
          <w:rFonts w:ascii="Arial" w:hAnsi="Arial" w:cs="Arial"/>
          <w:sz w:val="24"/>
          <w:szCs w:val="24"/>
          <w:lang w:val="en-US"/>
        </w:rPr>
      </w:pPr>
    </w:p>
    <w:p w14:paraId="3271081E" w14:textId="77777777" w:rsidR="001C5AB0" w:rsidRPr="007703C3" w:rsidRDefault="001C5AB0">
      <w:pPr>
        <w:rPr>
          <w:rFonts w:ascii="Arial" w:hAnsi="Arial" w:cs="Arial"/>
          <w:sz w:val="24"/>
          <w:szCs w:val="24"/>
          <w:lang w:val="en-US"/>
        </w:rPr>
      </w:pPr>
    </w:p>
    <w:p w14:paraId="05AC8CB0" w14:textId="77777777" w:rsidR="001C5AB0" w:rsidRPr="007703C3" w:rsidRDefault="001C5AB0">
      <w:pPr>
        <w:rPr>
          <w:rFonts w:ascii="Arial" w:hAnsi="Arial" w:cs="Arial"/>
          <w:sz w:val="24"/>
          <w:szCs w:val="24"/>
          <w:lang w:val="en-US"/>
        </w:rPr>
      </w:pPr>
    </w:p>
    <w:p w14:paraId="0E1C6808" w14:textId="77777777" w:rsidR="001C5AB0" w:rsidRPr="007703C3" w:rsidRDefault="001C5AB0">
      <w:pPr>
        <w:rPr>
          <w:rFonts w:ascii="Arial" w:hAnsi="Arial" w:cs="Arial"/>
          <w:sz w:val="24"/>
          <w:szCs w:val="24"/>
          <w:lang w:val="en-US"/>
        </w:rPr>
      </w:pPr>
    </w:p>
    <w:p w14:paraId="25F4252B" w14:textId="77777777" w:rsidR="001C5AB0" w:rsidRPr="007703C3" w:rsidRDefault="001C5AB0">
      <w:pPr>
        <w:rPr>
          <w:rFonts w:ascii="Arial" w:hAnsi="Arial" w:cs="Arial"/>
          <w:sz w:val="24"/>
          <w:szCs w:val="24"/>
          <w:lang w:val="en-US"/>
        </w:rPr>
      </w:pPr>
    </w:p>
    <w:p w14:paraId="74FFCFA4" w14:textId="77777777" w:rsidR="001C5AB0" w:rsidRPr="007703C3" w:rsidRDefault="001C5AB0">
      <w:pPr>
        <w:rPr>
          <w:rFonts w:ascii="Arial" w:hAnsi="Arial" w:cs="Arial"/>
          <w:sz w:val="24"/>
          <w:szCs w:val="24"/>
          <w:lang w:val="en-US"/>
        </w:rPr>
      </w:pPr>
    </w:p>
    <w:p w14:paraId="32D1951D" w14:textId="77777777" w:rsidR="001C5AB0" w:rsidRPr="007703C3" w:rsidRDefault="001C5AB0">
      <w:pPr>
        <w:rPr>
          <w:rFonts w:ascii="Arial" w:hAnsi="Arial" w:cs="Arial"/>
          <w:sz w:val="24"/>
          <w:szCs w:val="24"/>
          <w:lang w:val="en-US"/>
        </w:rPr>
      </w:pPr>
    </w:p>
    <w:p w14:paraId="4A6F3A62" w14:textId="77777777" w:rsidR="001C5AB0" w:rsidRPr="007703C3" w:rsidRDefault="001C5AB0">
      <w:pPr>
        <w:rPr>
          <w:rFonts w:ascii="Arial" w:hAnsi="Arial" w:cs="Arial"/>
          <w:sz w:val="24"/>
          <w:szCs w:val="24"/>
          <w:lang w:val="en-US"/>
        </w:rPr>
      </w:pPr>
    </w:p>
    <w:p w14:paraId="6E391EC6" w14:textId="58017368" w:rsidR="001C5AB0" w:rsidRPr="007703C3" w:rsidRDefault="001C5AB0">
      <w:pPr>
        <w:rPr>
          <w:rFonts w:ascii="Arial" w:hAnsi="Arial" w:cs="Arial"/>
          <w:sz w:val="24"/>
          <w:szCs w:val="24"/>
          <w:lang w:val="en-US"/>
        </w:rPr>
      </w:pPr>
    </w:p>
    <w:p w14:paraId="7EA0435A" w14:textId="433A093A" w:rsidR="001C5AB0" w:rsidRDefault="001C5AB0" w:rsidP="001C5AB0">
      <w:pPr>
        <w:pStyle w:val="ListParagraph"/>
        <w:numPr>
          <w:ilvl w:val="1"/>
          <w:numId w:val="1"/>
        </w:numPr>
        <w:jc w:val="center"/>
        <w:rPr>
          <w:rFonts w:ascii="Arial" w:hAnsi="Arial" w:cs="Arial"/>
          <w:b/>
          <w:bCs/>
          <w:sz w:val="24"/>
          <w:szCs w:val="24"/>
          <w:lang w:val="en-US"/>
        </w:rPr>
      </w:pPr>
      <w:r w:rsidRPr="007703C3">
        <w:rPr>
          <w:rFonts w:ascii="Arial" w:hAnsi="Arial" w:cs="Arial"/>
          <w:b/>
          <w:bCs/>
          <w:sz w:val="24"/>
          <w:szCs w:val="24"/>
          <w:lang w:val="en-US"/>
        </w:rPr>
        <w:t>Statement of the problem</w:t>
      </w:r>
    </w:p>
    <w:p w14:paraId="2480C559" w14:textId="56A29C24" w:rsidR="00DA461D" w:rsidRPr="00875B2F" w:rsidRDefault="00DA461D" w:rsidP="00DA461D">
      <w:pPr>
        <w:pStyle w:val="ListParagraph"/>
        <w:rPr>
          <w:rFonts w:ascii="Arial" w:hAnsi="Arial" w:cs="Arial"/>
          <w:b/>
          <w:bCs/>
          <w:sz w:val="24"/>
          <w:szCs w:val="24"/>
          <w:lang w:val="en-US"/>
        </w:rPr>
      </w:pPr>
      <w:r w:rsidRPr="00875B2F">
        <w:rPr>
          <w:rFonts w:ascii="Arial" w:hAnsi="Arial" w:cs="Arial"/>
          <w:sz w:val="24"/>
          <w:szCs w:val="24"/>
        </w:rPr>
        <w:t>A problem statement is usually one or two sentences to explain the problem your process improvement project will address. In general, a problem statement will outline the negative points of the current situation and explain why these matters. It also serves as a great communication tool, helping to get buy in and support from others</w:t>
      </w:r>
      <w:r w:rsidR="00875B2F">
        <w:rPr>
          <w:rFonts w:ascii="Arial" w:hAnsi="Arial" w:cs="Arial"/>
          <w:sz w:val="24"/>
          <w:szCs w:val="24"/>
          <w:lang w:val="en-US"/>
        </w:rPr>
        <w:t xml:space="preserve"> </w:t>
      </w:r>
      <w:r w:rsidR="00875B2F">
        <w:rPr>
          <w:rFonts w:ascii="Arial" w:hAnsi="Arial" w:cs="Arial"/>
          <w:sz w:val="24"/>
          <w:szCs w:val="24"/>
          <w:lang w:val="en-US"/>
        </w:rPr>
        <w:fldChar w:fldCharType="begin" w:fldLock="1"/>
      </w:r>
      <w:r w:rsidR="005612F9">
        <w:rPr>
          <w:rFonts w:ascii="Arial" w:hAnsi="Arial" w:cs="Arial"/>
          <w:sz w:val="24"/>
          <w:szCs w:val="24"/>
          <w:lang w:val="en-US"/>
        </w:rPr>
        <w:instrText>ADDIN CSL_CITATION {"citationItems":[{"id":"ITEM-1","itemData":{"DOI":"10.1109/TPWRS.2020.3033308","ISSN":"15580679","abstract":"This paper presents a systematic single machine equivalent system based scheme for fast and accurate prediction of impending angular stability using measurements from generator terminals only. In a post-fault scenario, Kalman filter is designed to estimate rotor positions in real-time, based on damper winding observer with measurements gathered from generator terminals. To identify critical machines, short time-ahead prediction of rotor position is made by designing another Kalman filter. A general method is suggested to differentiate between critical and non-critical machines. To further enhance the accuracy of predicted time to instability, an extrapolation algorithm is developed, based on the knowledge of estimated rotor angles and short time-ahead predicted rotor angles. The proposed methods are successfully implemented on WSCC 9-bus, IEEE 39-bus, and NRPG 246-bus test systems.","author":[{"dropping-particle":"","family":"Ashraf","given":"Syed Mohammad","non-dropping-particle":"","parse-names":false,"suffix":""},{"dropping-particle":"","family":"Chakrabarti","given":"Saikat","non-dropping-particle":"","parse-names":false,"suffix":""}],"container-title":"IEEE Transactions on Power Systems","id":"ITEM-1","issue":"3","issued":{"date-parts":[["2021"]]},"page":"1688-1696","title":"A Single Machine Equivalent-Based Approach for Online Tracking of Power System Transient Stability","type":"article-journal","volume":"36"},"uris":["http://www.mendeley.com/documents/?uuid=c0a9339b-3a90-46cc-b1b2-1981aefb98fa"]}],"mendeley":{"formattedCitation":"[2]","plainTextFormattedCitation":"[2]","previouslyFormattedCitation":"[1]"},"properties":{"noteIndex":0},"schema":"https://github.com/citation-style-language/schema/raw/master/csl-citation.json"}</w:instrText>
      </w:r>
      <w:r w:rsidR="00875B2F">
        <w:rPr>
          <w:rFonts w:ascii="Arial" w:hAnsi="Arial" w:cs="Arial"/>
          <w:sz w:val="24"/>
          <w:szCs w:val="24"/>
          <w:lang w:val="en-US"/>
        </w:rPr>
        <w:fldChar w:fldCharType="separate"/>
      </w:r>
      <w:r w:rsidR="005612F9" w:rsidRPr="005612F9">
        <w:rPr>
          <w:rFonts w:ascii="Arial" w:hAnsi="Arial" w:cs="Arial"/>
          <w:noProof/>
          <w:sz w:val="24"/>
          <w:szCs w:val="24"/>
          <w:lang w:val="en-US"/>
        </w:rPr>
        <w:t>[2]</w:t>
      </w:r>
      <w:r w:rsidR="00875B2F">
        <w:rPr>
          <w:rFonts w:ascii="Arial" w:hAnsi="Arial" w:cs="Arial"/>
          <w:sz w:val="24"/>
          <w:szCs w:val="24"/>
          <w:lang w:val="en-US"/>
        </w:rPr>
        <w:fldChar w:fldCharType="end"/>
      </w:r>
      <w:r w:rsidRPr="00875B2F">
        <w:rPr>
          <w:rFonts w:ascii="Arial" w:hAnsi="Arial" w:cs="Arial"/>
          <w:sz w:val="24"/>
          <w:szCs w:val="24"/>
        </w:rPr>
        <w:t>.</w:t>
      </w:r>
    </w:p>
    <w:p w14:paraId="32C59D10" w14:textId="29E3CFD8" w:rsidR="001C5AB0" w:rsidRPr="007703C3" w:rsidRDefault="00851521" w:rsidP="001C5AB0">
      <w:pPr>
        <w:rPr>
          <w:rFonts w:ascii="Arial" w:hAnsi="Arial" w:cs="Arial"/>
          <w:sz w:val="24"/>
          <w:szCs w:val="24"/>
          <w:lang w:val="en-US"/>
        </w:rPr>
      </w:pPr>
      <w:r w:rsidRPr="007703C3">
        <w:rPr>
          <w:rFonts w:ascii="Arial" w:hAnsi="Arial" w:cs="Arial"/>
          <w:sz w:val="24"/>
          <w:szCs w:val="24"/>
          <w:lang w:val="en-US"/>
        </w:rPr>
        <w:t>The first problem is that the information of applicants of equivalence that collected by HEC are hard to manage and it can be easily lost because of file disorders.</w:t>
      </w:r>
    </w:p>
    <w:p w14:paraId="795697D7" w14:textId="1FD4F538"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 xml:space="preserve">The second problem is poor communication between HEC and Applicants, when those applicants go to the office of HEC trying to communicate with them and make follow up about their documents and they spend more than 30 minutes waiting the response. Here also I can say that there’s waste of time and money of that applicant.  </w:t>
      </w:r>
    </w:p>
    <w:p w14:paraId="0B0C9F67" w14:textId="47E03C9C" w:rsidR="006816CE" w:rsidRPr="007703C3" w:rsidRDefault="006816CE" w:rsidP="006816CE">
      <w:pPr>
        <w:pStyle w:val="ListParagraph"/>
        <w:numPr>
          <w:ilvl w:val="1"/>
          <w:numId w:val="1"/>
        </w:numPr>
        <w:jc w:val="center"/>
        <w:rPr>
          <w:rFonts w:ascii="Arial" w:hAnsi="Arial" w:cs="Arial"/>
          <w:b/>
          <w:bCs/>
          <w:sz w:val="24"/>
          <w:szCs w:val="24"/>
          <w:lang w:val="en-US"/>
        </w:rPr>
      </w:pPr>
      <w:r w:rsidRPr="007703C3">
        <w:rPr>
          <w:rFonts w:ascii="Arial" w:hAnsi="Arial" w:cs="Arial"/>
          <w:b/>
          <w:bCs/>
          <w:sz w:val="24"/>
          <w:szCs w:val="24"/>
          <w:lang w:val="en-US"/>
        </w:rPr>
        <w:t>Objectives of project</w:t>
      </w:r>
    </w:p>
    <w:p w14:paraId="00820FA8" w14:textId="37D3C7AF" w:rsidR="006816CE" w:rsidRPr="007703C3" w:rsidRDefault="006816CE" w:rsidP="006816CE">
      <w:pPr>
        <w:pStyle w:val="ListParagraph"/>
        <w:jc w:val="center"/>
        <w:rPr>
          <w:rFonts w:ascii="Arial" w:hAnsi="Arial" w:cs="Arial"/>
          <w:b/>
          <w:bCs/>
          <w:sz w:val="24"/>
          <w:szCs w:val="24"/>
          <w:lang w:val="en-US"/>
        </w:rPr>
      </w:pPr>
      <w:r w:rsidRPr="007703C3">
        <w:rPr>
          <w:rFonts w:ascii="Arial" w:hAnsi="Arial" w:cs="Arial"/>
          <w:b/>
          <w:bCs/>
          <w:sz w:val="24"/>
          <w:szCs w:val="24"/>
          <w:lang w:val="en-US"/>
        </w:rPr>
        <w:t>1.3.1- General Objectives</w:t>
      </w:r>
    </w:p>
    <w:p w14:paraId="52A04DEE" w14:textId="5ABA4E31"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This general objective of this project is to analyze, design and implement Online Equivalence Application and Tracking System.</w:t>
      </w:r>
    </w:p>
    <w:p w14:paraId="38568697" w14:textId="40F63EBD" w:rsidR="006816CE" w:rsidRPr="007703C3" w:rsidRDefault="006816CE" w:rsidP="006816CE">
      <w:pPr>
        <w:jc w:val="center"/>
        <w:rPr>
          <w:rFonts w:ascii="Arial" w:hAnsi="Arial" w:cs="Arial"/>
          <w:b/>
          <w:bCs/>
          <w:sz w:val="24"/>
          <w:szCs w:val="24"/>
          <w:lang w:val="en-US"/>
        </w:rPr>
      </w:pPr>
      <w:r w:rsidRPr="007703C3">
        <w:rPr>
          <w:rFonts w:ascii="Arial" w:hAnsi="Arial" w:cs="Arial"/>
          <w:b/>
          <w:bCs/>
          <w:sz w:val="24"/>
          <w:szCs w:val="24"/>
          <w:lang w:val="en-US"/>
        </w:rPr>
        <w:t>1.3.2- Specific Obje</w:t>
      </w:r>
      <w:r w:rsidR="00B9008D">
        <w:rPr>
          <w:rFonts w:ascii="Arial" w:hAnsi="Arial" w:cs="Arial"/>
          <w:b/>
          <w:bCs/>
          <w:sz w:val="24"/>
          <w:szCs w:val="24"/>
          <w:lang w:val="en-US"/>
        </w:rPr>
        <w:t xml:space="preserve"> </w:t>
      </w:r>
      <w:r w:rsidRPr="007703C3">
        <w:rPr>
          <w:rFonts w:ascii="Arial" w:hAnsi="Arial" w:cs="Arial"/>
          <w:b/>
          <w:bCs/>
          <w:sz w:val="24"/>
          <w:szCs w:val="24"/>
          <w:lang w:val="en-US"/>
        </w:rPr>
        <w:t>ctives</w:t>
      </w:r>
    </w:p>
    <w:p w14:paraId="1726D056" w14:textId="5B799313"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1. To upload the required documents</w:t>
      </w:r>
    </w:p>
    <w:p w14:paraId="620C2461" w14:textId="7C0A7894"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2. To record files</w:t>
      </w:r>
    </w:p>
    <w:p w14:paraId="38C0B7E2" w14:textId="61AFFE2F"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3. To delete or update the list of applicants</w:t>
      </w:r>
    </w:p>
    <w:p w14:paraId="37B730E9" w14:textId="413FC81D"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4.To record submitted documents</w:t>
      </w:r>
    </w:p>
    <w:p w14:paraId="46ECD188" w14:textId="47FD2D99" w:rsidR="006816CE" w:rsidRPr="007703C3" w:rsidRDefault="006816CE" w:rsidP="006816CE">
      <w:pPr>
        <w:rPr>
          <w:rFonts w:ascii="Arial" w:hAnsi="Arial" w:cs="Arial"/>
          <w:sz w:val="24"/>
          <w:szCs w:val="24"/>
          <w:lang w:val="en-US"/>
        </w:rPr>
      </w:pPr>
      <w:r w:rsidRPr="007703C3">
        <w:rPr>
          <w:rFonts w:ascii="Arial" w:hAnsi="Arial" w:cs="Arial"/>
          <w:sz w:val="24"/>
          <w:szCs w:val="24"/>
          <w:lang w:val="en-US"/>
        </w:rPr>
        <w:t>5. To generate equivalence certificate</w:t>
      </w:r>
    </w:p>
    <w:p w14:paraId="56CB1448" w14:textId="47D5F5DB" w:rsidR="006816CE" w:rsidRPr="007703C3" w:rsidRDefault="006816CE" w:rsidP="006816CE">
      <w:pPr>
        <w:rPr>
          <w:rFonts w:ascii="Arial" w:hAnsi="Arial" w:cs="Arial"/>
          <w:sz w:val="24"/>
          <w:szCs w:val="24"/>
          <w:lang w:val="en-US"/>
        </w:rPr>
      </w:pPr>
    </w:p>
    <w:p w14:paraId="7645BB61" w14:textId="6483B11B" w:rsidR="006816CE" w:rsidRPr="007703C3" w:rsidRDefault="006816CE" w:rsidP="006816CE">
      <w:pPr>
        <w:pStyle w:val="ListParagraph"/>
        <w:numPr>
          <w:ilvl w:val="1"/>
          <w:numId w:val="1"/>
        </w:numPr>
        <w:rPr>
          <w:rFonts w:ascii="Arial" w:hAnsi="Arial" w:cs="Arial"/>
          <w:b/>
          <w:bCs/>
          <w:sz w:val="24"/>
          <w:szCs w:val="24"/>
          <w:lang w:val="en-US"/>
        </w:rPr>
      </w:pPr>
      <w:r w:rsidRPr="007703C3">
        <w:rPr>
          <w:rFonts w:ascii="Arial" w:hAnsi="Arial" w:cs="Arial"/>
          <w:b/>
          <w:bCs/>
          <w:sz w:val="24"/>
          <w:szCs w:val="24"/>
          <w:lang w:val="en-US"/>
        </w:rPr>
        <w:t>Research Question</w:t>
      </w:r>
    </w:p>
    <w:p w14:paraId="2B2E47EE" w14:textId="0D429141" w:rsidR="00E320B8" w:rsidRPr="007703C3" w:rsidRDefault="00E320B8" w:rsidP="00E320B8">
      <w:pPr>
        <w:rPr>
          <w:rFonts w:ascii="Arial" w:hAnsi="Arial" w:cs="Arial"/>
          <w:sz w:val="24"/>
          <w:szCs w:val="24"/>
          <w:lang w:val="en-US"/>
        </w:rPr>
      </w:pPr>
      <w:r w:rsidRPr="007703C3">
        <w:rPr>
          <w:rFonts w:ascii="Arial" w:hAnsi="Arial" w:cs="Arial"/>
          <w:sz w:val="24"/>
          <w:szCs w:val="24"/>
          <w:lang w:val="en-US"/>
        </w:rPr>
        <w:t>Online equivalence application and tracking system can speed up the communication between HEC and applicant day to day? And generate equivalence certificate?</w:t>
      </w:r>
    </w:p>
    <w:p w14:paraId="4DCB1A31" w14:textId="2B170647" w:rsidR="00E320B8" w:rsidRPr="007703C3" w:rsidRDefault="00E320B8" w:rsidP="00E320B8">
      <w:pPr>
        <w:pStyle w:val="ListParagraph"/>
        <w:numPr>
          <w:ilvl w:val="1"/>
          <w:numId w:val="1"/>
        </w:numPr>
        <w:rPr>
          <w:rFonts w:ascii="Arial" w:hAnsi="Arial" w:cs="Arial"/>
          <w:b/>
          <w:bCs/>
          <w:sz w:val="24"/>
          <w:szCs w:val="24"/>
          <w:lang w:val="en-US"/>
        </w:rPr>
      </w:pPr>
      <w:r w:rsidRPr="007703C3">
        <w:rPr>
          <w:rFonts w:ascii="Arial" w:hAnsi="Arial" w:cs="Arial"/>
          <w:b/>
          <w:bCs/>
          <w:sz w:val="24"/>
          <w:szCs w:val="24"/>
          <w:lang w:val="en-US"/>
        </w:rPr>
        <w:t>Scop of the project</w:t>
      </w:r>
    </w:p>
    <w:p w14:paraId="2D588A37" w14:textId="5ACFDFE2" w:rsidR="00E320B8" w:rsidRPr="007703C3" w:rsidRDefault="00E320B8" w:rsidP="00E320B8">
      <w:pPr>
        <w:rPr>
          <w:rFonts w:ascii="Arial" w:hAnsi="Arial" w:cs="Arial"/>
          <w:sz w:val="24"/>
          <w:szCs w:val="24"/>
          <w:lang w:val="en-US"/>
        </w:rPr>
      </w:pPr>
      <w:r w:rsidRPr="007703C3">
        <w:rPr>
          <w:rFonts w:ascii="Arial" w:hAnsi="Arial" w:cs="Arial"/>
          <w:sz w:val="24"/>
          <w:szCs w:val="24"/>
          <w:lang w:val="en-US"/>
        </w:rPr>
        <w:t>There are other activities that can be computerized at HEC like applying for accreditation of new program for the universities, auditing student’s files, but due to time and budget constraint, only equivalence can be computerized.</w:t>
      </w:r>
    </w:p>
    <w:p w14:paraId="73CCCD25" w14:textId="59E4B362" w:rsidR="00491C32" w:rsidRPr="007703C3" w:rsidRDefault="00491C32" w:rsidP="00491C32">
      <w:pPr>
        <w:rPr>
          <w:rFonts w:ascii="Arial" w:hAnsi="Arial" w:cs="Arial"/>
          <w:sz w:val="24"/>
          <w:szCs w:val="24"/>
          <w:lang w:val="en-US"/>
        </w:rPr>
      </w:pPr>
    </w:p>
    <w:p w14:paraId="35C2ABA4" w14:textId="083F81C8" w:rsidR="00491C32" w:rsidRPr="007703C3" w:rsidRDefault="00491C32" w:rsidP="00491C32">
      <w:pPr>
        <w:rPr>
          <w:rFonts w:ascii="Arial" w:hAnsi="Arial" w:cs="Arial"/>
          <w:sz w:val="24"/>
          <w:szCs w:val="24"/>
          <w:lang w:val="en-US"/>
        </w:rPr>
      </w:pPr>
    </w:p>
    <w:p w14:paraId="076288E9" w14:textId="6A2B0F69" w:rsidR="00491C32" w:rsidRPr="007703C3" w:rsidRDefault="00491C32" w:rsidP="00491C32">
      <w:pPr>
        <w:rPr>
          <w:rFonts w:ascii="Arial" w:hAnsi="Arial" w:cs="Arial"/>
          <w:sz w:val="24"/>
          <w:szCs w:val="24"/>
          <w:lang w:val="en-US"/>
        </w:rPr>
      </w:pPr>
    </w:p>
    <w:p w14:paraId="10FB14E6" w14:textId="0B5D88A9" w:rsidR="00491C32" w:rsidRPr="007703C3" w:rsidRDefault="00491C32" w:rsidP="00491C32">
      <w:pPr>
        <w:rPr>
          <w:rFonts w:ascii="Arial" w:hAnsi="Arial" w:cs="Arial"/>
          <w:sz w:val="24"/>
          <w:szCs w:val="24"/>
          <w:lang w:val="en-US"/>
        </w:rPr>
      </w:pPr>
    </w:p>
    <w:p w14:paraId="1E506B5A" w14:textId="0E3318C4" w:rsidR="00491C32" w:rsidRPr="007703C3" w:rsidRDefault="00491C32" w:rsidP="00491C32">
      <w:pPr>
        <w:rPr>
          <w:rFonts w:ascii="Arial" w:hAnsi="Arial" w:cs="Arial"/>
          <w:sz w:val="24"/>
          <w:szCs w:val="24"/>
          <w:lang w:val="en-US"/>
        </w:rPr>
      </w:pPr>
    </w:p>
    <w:p w14:paraId="5949CC1A" w14:textId="7F27E46C" w:rsidR="00491C32" w:rsidRPr="007703C3" w:rsidRDefault="00491C32" w:rsidP="00491C32">
      <w:pPr>
        <w:rPr>
          <w:rFonts w:ascii="Arial" w:hAnsi="Arial" w:cs="Arial"/>
          <w:sz w:val="24"/>
          <w:szCs w:val="24"/>
          <w:lang w:val="en-US"/>
        </w:rPr>
      </w:pPr>
    </w:p>
    <w:p w14:paraId="3873016A" w14:textId="2F0A14DA" w:rsidR="00491C32" w:rsidRPr="007703C3" w:rsidRDefault="00491C32" w:rsidP="00491C32">
      <w:pPr>
        <w:rPr>
          <w:rFonts w:ascii="Arial" w:hAnsi="Arial" w:cs="Arial"/>
          <w:sz w:val="24"/>
          <w:szCs w:val="24"/>
          <w:lang w:val="en-US"/>
        </w:rPr>
      </w:pPr>
    </w:p>
    <w:p w14:paraId="30CEC4C4" w14:textId="075F5751" w:rsidR="00491C32" w:rsidRPr="007703C3" w:rsidRDefault="00491C32" w:rsidP="00491C32">
      <w:pPr>
        <w:rPr>
          <w:rFonts w:ascii="Arial" w:hAnsi="Arial" w:cs="Arial"/>
          <w:sz w:val="24"/>
          <w:szCs w:val="24"/>
          <w:lang w:val="en-US"/>
        </w:rPr>
      </w:pPr>
    </w:p>
    <w:p w14:paraId="17B09B37" w14:textId="6D3F41BA" w:rsidR="00491C32" w:rsidRPr="007703C3" w:rsidRDefault="00491C32" w:rsidP="00491C32">
      <w:pPr>
        <w:rPr>
          <w:rFonts w:ascii="Arial" w:hAnsi="Arial" w:cs="Arial"/>
          <w:sz w:val="24"/>
          <w:szCs w:val="24"/>
          <w:lang w:val="en-US"/>
        </w:rPr>
      </w:pPr>
    </w:p>
    <w:p w14:paraId="067CD969" w14:textId="76F0BD43" w:rsidR="00491C32" w:rsidRPr="007703C3" w:rsidRDefault="00491C32" w:rsidP="00491C32">
      <w:pPr>
        <w:pStyle w:val="ListParagraph"/>
        <w:numPr>
          <w:ilvl w:val="1"/>
          <w:numId w:val="1"/>
        </w:numPr>
        <w:rPr>
          <w:rFonts w:ascii="Arial" w:hAnsi="Arial" w:cs="Arial"/>
          <w:b/>
          <w:bCs/>
          <w:sz w:val="24"/>
          <w:szCs w:val="24"/>
          <w:lang w:val="en-US"/>
        </w:rPr>
      </w:pPr>
      <w:r w:rsidRPr="007703C3">
        <w:rPr>
          <w:rFonts w:ascii="Arial" w:hAnsi="Arial" w:cs="Arial"/>
          <w:b/>
          <w:bCs/>
          <w:sz w:val="24"/>
          <w:szCs w:val="24"/>
          <w:lang w:val="en-US"/>
        </w:rPr>
        <w:t>Significance of the project and interest of the project</w:t>
      </w:r>
    </w:p>
    <w:p w14:paraId="0C99B1BF" w14:textId="1611C068" w:rsidR="00491C32" w:rsidRPr="007703C3" w:rsidRDefault="00491C32" w:rsidP="00491C32">
      <w:pPr>
        <w:rPr>
          <w:rFonts w:ascii="Arial" w:hAnsi="Arial" w:cs="Arial"/>
          <w:sz w:val="24"/>
          <w:szCs w:val="24"/>
          <w:lang w:val="en-US"/>
        </w:rPr>
      </w:pPr>
      <w:r w:rsidRPr="007703C3">
        <w:rPr>
          <w:rFonts w:ascii="Arial" w:hAnsi="Arial" w:cs="Arial"/>
          <w:sz w:val="24"/>
          <w:szCs w:val="24"/>
          <w:lang w:val="en-US"/>
        </w:rPr>
        <w:t xml:space="preserve">1.6.1- </w:t>
      </w:r>
      <w:r w:rsidRPr="007703C3">
        <w:rPr>
          <w:rFonts w:ascii="Arial" w:hAnsi="Arial" w:cs="Arial"/>
          <w:b/>
          <w:bCs/>
          <w:sz w:val="24"/>
          <w:szCs w:val="24"/>
          <w:lang w:val="en-US"/>
        </w:rPr>
        <w:t>Personal interest</w:t>
      </w:r>
    </w:p>
    <w:p w14:paraId="420F2176" w14:textId="41E18E41" w:rsidR="00491C32" w:rsidRPr="007703C3" w:rsidRDefault="00491C32" w:rsidP="00491C32">
      <w:pPr>
        <w:rPr>
          <w:rFonts w:ascii="Arial" w:hAnsi="Arial" w:cs="Arial"/>
          <w:sz w:val="24"/>
          <w:szCs w:val="24"/>
          <w:lang w:val="en-US"/>
        </w:rPr>
      </w:pPr>
      <w:r w:rsidRPr="007703C3">
        <w:rPr>
          <w:rFonts w:ascii="Arial" w:hAnsi="Arial" w:cs="Arial"/>
          <w:sz w:val="24"/>
          <w:szCs w:val="24"/>
          <w:lang w:val="en-US"/>
        </w:rPr>
        <w:t xml:space="preserve">This system called “Online Equivalence Application and Tracking System” will be very important </w:t>
      </w:r>
      <w:r w:rsidR="00C332B6" w:rsidRPr="007703C3">
        <w:rPr>
          <w:rFonts w:ascii="Arial" w:hAnsi="Arial" w:cs="Arial"/>
          <w:sz w:val="24"/>
          <w:szCs w:val="24"/>
          <w:lang w:val="en-US"/>
        </w:rPr>
        <w:t>to me because it will build confidence in me and contribute a lot to my knowledge. This also will contribute to the development of my future career.</w:t>
      </w:r>
    </w:p>
    <w:p w14:paraId="051B2657" w14:textId="715F289F" w:rsidR="00C332B6" w:rsidRPr="007703C3" w:rsidRDefault="001C2F51" w:rsidP="00491C32">
      <w:pPr>
        <w:rPr>
          <w:rFonts w:ascii="Arial" w:hAnsi="Arial" w:cs="Arial"/>
          <w:sz w:val="24"/>
          <w:szCs w:val="24"/>
          <w:lang w:val="en-US"/>
        </w:rPr>
      </w:pPr>
      <w:r w:rsidRPr="007703C3">
        <w:rPr>
          <w:rFonts w:ascii="Arial" w:hAnsi="Arial" w:cs="Arial"/>
          <w:sz w:val="24"/>
          <w:szCs w:val="24"/>
          <w:lang w:val="en-US"/>
        </w:rPr>
        <w:t>1.6.2- Institutional interest</w:t>
      </w:r>
    </w:p>
    <w:p w14:paraId="6F401677" w14:textId="3B68C16A" w:rsidR="001C2F51" w:rsidRPr="007703C3" w:rsidRDefault="001C2F51" w:rsidP="00491C32">
      <w:pPr>
        <w:rPr>
          <w:rFonts w:ascii="Arial" w:hAnsi="Arial" w:cs="Arial"/>
          <w:sz w:val="24"/>
          <w:szCs w:val="24"/>
          <w:lang w:val="en-US"/>
        </w:rPr>
      </w:pPr>
      <w:r w:rsidRPr="007703C3">
        <w:rPr>
          <w:rFonts w:ascii="Arial" w:hAnsi="Arial" w:cs="Arial"/>
          <w:sz w:val="24"/>
          <w:szCs w:val="24"/>
          <w:lang w:val="en-US"/>
        </w:rPr>
        <w:t>The system will be important and useful to the HEC in Rwanda because it will facilitate to deliver good services to their applicants, it can also be used to apply for other things like school.</w:t>
      </w:r>
    </w:p>
    <w:p w14:paraId="6C55A5E0" w14:textId="01BE0866" w:rsidR="001C2F51" w:rsidRPr="007703C3" w:rsidRDefault="001C2F51" w:rsidP="00491C32">
      <w:pPr>
        <w:rPr>
          <w:rFonts w:ascii="Arial" w:hAnsi="Arial" w:cs="Arial"/>
          <w:sz w:val="24"/>
          <w:szCs w:val="24"/>
          <w:lang w:val="en-US"/>
        </w:rPr>
      </w:pPr>
      <w:r w:rsidRPr="007703C3">
        <w:rPr>
          <w:rFonts w:ascii="Arial" w:hAnsi="Arial" w:cs="Arial"/>
          <w:sz w:val="24"/>
          <w:szCs w:val="24"/>
          <w:lang w:val="en-US"/>
        </w:rPr>
        <w:t>1.6.3- Public interest</w:t>
      </w:r>
    </w:p>
    <w:p w14:paraId="7254ECC5" w14:textId="2B790E66" w:rsidR="001C2F51" w:rsidRPr="007703C3" w:rsidRDefault="001C2F51" w:rsidP="00491C32">
      <w:pPr>
        <w:rPr>
          <w:rFonts w:ascii="Arial" w:hAnsi="Arial" w:cs="Arial"/>
          <w:sz w:val="24"/>
          <w:szCs w:val="24"/>
          <w:lang w:val="en-US"/>
        </w:rPr>
      </w:pPr>
      <w:r w:rsidRPr="007703C3">
        <w:rPr>
          <w:rFonts w:ascii="Arial" w:hAnsi="Arial" w:cs="Arial"/>
          <w:sz w:val="24"/>
          <w:szCs w:val="24"/>
          <w:lang w:val="en-US"/>
        </w:rPr>
        <w:t xml:space="preserve">The applicants will get their </w:t>
      </w:r>
      <w:r w:rsidR="0036498B" w:rsidRPr="007703C3">
        <w:rPr>
          <w:rFonts w:ascii="Arial" w:hAnsi="Arial" w:cs="Arial"/>
          <w:sz w:val="24"/>
          <w:szCs w:val="24"/>
          <w:lang w:val="en-US"/>
        </w:rPr>
        <w:t>interest in this system by getting services without spending money as means of transport. They will get interest also in saving their time.</w:t>
      </w:r>
    </w:p>
    <w:p w14:paraId="7E9D7E0E" w14:textId="5B4456D8" w:rsidR="0036498B" w:rsidRPr="007703C3" w:rsidRDefault="0036498B" w:rsidP="0036498B">
      <w:pPr>
        <w:pStyle w:val="ListParagraph"/>
        <w:numPr>
          <w:ilvl w:val="1"/>
          <w:numId w:val="1"/>
        </w:numPr>
        <w:rPr>
          <w:rFonts w:ascii="Arial" w:hAnsi="Arial" w:cs="Arial"/>
          <w:sz w:val="24"/>
          <w:szCs w:val="24"/>
          <w:lang w:val="en-US"/>
        </w:rPr>
      </w:pPr>
      <w:r w:rsidRPr="007703C3">
        <w:rPr>
          <w:rFonts w:ascii="Arial" w:hAnsi="Arial" w:cs="Arial"/>
          <w:sz w:val="24"/>
          <w:szCs w:val="24"/>
          <w:lang w:val="en-US"/>
        </w:rPr>
        <w:t>Limitation</w:t>
      </w:r>
    </w:p>
    <w:p w14:paraId="67C49567" w14:textId="090B5B73" w:rsidR="0036498B" w:rsidRPr="007703C3" w:rsidRDefault="0036498B" w:rsidP="0036498B">
      <w:pPr>
        <w:rPr>
          <w:rFonts w:ascii="Arial" w:hAnsi="Arial" w:cs="Arial"/>
          <w:sz w:val="24"/>
          <w:szCs w:val="24"/>
          <w:lang w:val="en-US"/>
        </w:rPr>
      </w:pPr>
      <w:r w:rsidRPr="007703C3">
        <w:rPr>
          <w:rFonts w:ascii="Arial" w:hAnsi="Arial" w:cs="Arial"/>
          <w:sz w:val="24"/>
          <w:szCs w:val="24"/>
          <w:lang w:val="en-US"/>
        </w:rPr>
        <w:t>One of the limitations of this study is poor internet facilities.</w:t>
      </w:r>
    </w:p>
    <w:p w14:paraId="2D008C19" w14:textId="303C4C9A" w:rsidR="0036498B" w:rsidRPr="007703C3" w:rsidRDefault="0036498B" w:rsidP="0036498B">
      <w:pPr>
        <w:pStyle w:val="ListParagraph"/>
        <w:numPr>
          <w:ilvl w:val="1"/>
          <w:numId w:val="1"/>
        </w:numPr>
        <w:rPr>
          <w:rFonts w:ascii="Arial" w:hAnsi="Arial" w:cs="Arial"/>
          <w:sz w:val="24"/>
          <w:szCs w:val="24"/>
          <w:lang w:val="en-US"/>
        </w:rPr>
      </w:pPr>
      <w:r w:rsidRPr="007703C3">
        <w:rPr>
          <w:rFonts w:ascii="Arial" w:hAnsi="Arial" w:cs="Arial"/>
          <w:sz w:val="24"/>
          <w:szCs w:val="24"/>
          <w:lang w:val="en-US"/>
        </w:rPr>
        <w:t>Organization of project</w:t>
      </w:r>
    </w:p>
    <w:p w14:paraId="14537F26" w14:textId="5FA77173" w:rsidR="0036498B" w:rsidRPr="007703C3" w:rsidRDefault="0036498B" w:rsidP="0036498B">
      <w:pPr>
        <w:rPr>
          <w:rFonts w:ascii="Arial" w:hAnsi="Arial" w:cs="Arial"/>
          <w:sz w:val="24"/>
          <w:szCs w:val="24"/>
          <w:lang w:val="en-US"/>
        </w:rPr>
      </w:pPr>
      <w:r w:rsidRPr="007703C3">
        <w:rPr>
          <w:rFonts w:ascii="Arial" w:hAnsi="Arial" w:cs="Arial"/>
          <w:sz w:val="24"/>
          <w:szCs w:val="24"/>
          <w:lang w:val="en-US"/>
        </w:rPr>
        <w:t xml:space="preserve">Chapter </w:t>
      </w:r>
      <w:r w:rsidR="000A73F9" w:rsidRPr="007703C3">
        <w:rPr>
          <w:rFonts w:ascii="Arial" w:hAnsi="Arial" w:cs="Arial"/>
          <w:sz w:val="24"/>
          <w:szCs w:val="24"/>
          <w:lang w:val="en-US"/>
        </w:rPr>
        <w:t>one will provide an introduction to the project</w:t>
      </w:r>
    </w:p>
    <w:p w14:paraId="4320EADD" w14:textId="163C903F" w:rsidR="006816CE" w:rsidRPr="007703C3" w:rsidRDefault="000A73F9" w:rsidP="006816CE">
      <w:pPr>
        <w:rPr>
          <w:rFonts w:ascii="Arial" w:hAnsi="Arial" w:cs="Arial"/>
          <w:sz w:val="24"/>
          <w:szCs w:val="24"/>
          <w:lang w:val="en-US"/>
        </w:rPr>
      </w:pPr>
      <w:r w:rsidRPr="007703C3">
        <w:rPr>
          <w:rFonts w:ascii="Arial" w:hAnsi="Arial" w:cs="Arial"/>
          <w:sz w:val="24"/>
          <w:szCs w:val="24"/>
          <w:lang w:val="en-US"/>
        </w:rPr>
        <w:t>Chapter two will provide literature review</w:t>
      </w:r>
    </w:p>
    <w:p w14:paraId="2C7674DA" w14:textId="1F04945E" w:rsidR="000A73F9" w:rsidRPr="007703C3" w:rsidRDefault="000A73F9" w:rsidP="006816CE">
      <w:pPr>
        <w:rPr>
          <w:rFonts w:ascii="Arial" w:hAnsi="Arial" w:cs="Arial"/>
          <w:sz w:val="24"/>
          <w:szCs w:val="24"/>
          <w:lang w:val="en-US"/>
        </w:rPr>
      </w:pPr>
      <w:r w:rsidRPr="007703C3">
        <w:rPr>
          <w:rFonts w:ascii="Arial" w:hAnsi="Arial" w:cs="Arial"/>
          <w:sz w:val="24"/>
          <w:szCs w:val="24"/>
          <w:lang w:val="en-US"/>
        </w:rPr>
        <w:t>Chapter three will be about research design and methodology</w:t>
      </w:r>
    </w:p>
    <w:p w14:paraId="0DBCAFA5" w14:textId="6FA754E7" w:rsidR="000A73F9" w:rsidRPr="007703C3" w:rsidRDefault="000A73F9" w:rsidP="006816CE">
      <w:pPr>
        <w:rPr>
          <w:rFonts w:ascii="Arial" w:hAnsi="Arial" w:cs="Arial"/>
          <w:sz w:val="24"/>
          <w:szCs w:val="24"/>
          <w:lang w:val="en-US"/>
        </w:rPr>
      </w:pPr>
      <w:r w:rsidRPr="007703C3">
        <w:rPr>
          <w:rFonts w:ascii="Arial" w:hAnsi="Arial" w:cs="Arial"/>
          <w:sz w:val="24"/>
          <w:szCs w:val="24"/>
          <w:lang w:val="en-US"/>
        </w:rPr>
        <w:t>Chapter four will be about analysis, design and implementation of the project</w:t>
      </w:r>
    </w:p>
    <w:p w14:paraId="12308F40" w14:textId="695BBEE1" w:rsidR="008374D1" w:rsidRPr="007703C3" w:rsidRDefault="000A73F9" w:rsidP="004C675D">
      <w:pPr>
        <w:tabs>
          <w:tab w:val="left" w:pos="7212"/>
        </w:tabs>
        <w:rPr>
          <w:rFonts w:ascii="Arial" w:hAnsi="Arial" w:cs="Arial"/>
          <w:sz w:val="24"/>
          <w:szCs w:val="24"/>
          <w:lang w:val="en-US"/>
        </w:rPr>
      </w:pPr>
      <w:r w:rsidRPr="007703C3">
        <w:rPr>
          <w:rFonts w:ascii="Arial" w:hAnsi="Arial" w:cs="Arial"/>
          <w:sz w:val="24"/>
          <w:szCs w:val="24"/>
          <w:lang w:val="en-US"/>
        </w:rPr>
        <w:t>Chapter five will provide a conclusion and recommendation of the project</w:t>
      </w:r>
      <w:r w:rsidR="008374D1" w:rsidRPr="007703C3">
        <w:rPr>
          <w:rFonts w:ascii="Arial" w:hAnsi="Arial" w:cs="Arial"/>
          <w:sz w:val="24"/>
          <w:szCs w:val="24"/>
          <w:lang w:val="en-US"/>
        </w:rPr>
        <w:t>.</w:t>
      </w:r>
    </w:p>
    <w:p w14:paraId="7FB6A6A2" w14:textId="77777777" w:rsidR="004C675D" w:rsidRPr="007703C3" w:rsidRDefault="004C675D" w:rsidP="004C675D">
      <w:pPr>
        <w:tabs>
          <w:tab w:val="left" w:pos="7212"/>
        </w:tabs>
        <w:rPr>
          <w:rFonts w:ascii="Arial" w:hAnsi="Arial" w:cs="Arial"/>
          <w:sz w:val="24"/>
          <w:szCs w:val="24"/>
          <w:lang w:val="en-US"/>
        </w:rPr>
      </w:pPr>
    </w:p>
    <w:p w14:paraId="53656D6A" w14:textId="75236B13" w:rsidR="008374D1" w:rsidRPr="007703C3" w:rsidRDefault="008374D1" w:rsidP="006816CE">
      <w:pPr>
        <w:rPr>
          <w:rFonts w:ascii="Arial" w:hAnsi="Arial" w:cs="Arial"/>
          <w:sz w:val="24"/>
          <w:szCs w:val="24"/>
          <w:lang w:val="en-US"/>
        </w:rPr>
      </w:pPr>
    </w:p>
    <w:p w14:paraId="6ACFA37F" w14:textId="3AC0390C" w:rsidR="008374D1" w:rsidRPr="007703C3" w:rsidRDefault="008374D1" w:rsidP="006816CE">
      <w:pPr>
        <w:rPr>
          <w:rFonts w:ascii="Arial" w:hAnsi="Arial" w:cs="Arial"/>
          <w:sz w:val="24"/>
          <w:szCs w:val="24"/>
          <w:lang w:val="en-US"/>
        </w:rPr>
      </w:pPr>
    </w:p>
    <w:p w14:paraId="7B594936" w14:textId="2B5AA43D" w:rsidR="008374D1" w:rsidRPr="007703C3" w:rsidRDefault="008374D1" w:rsidP="006816CE">
      <w:pPr>
        <w:rPr>
          <w:rFonts w:ascii="Arial" w:hAnsi="Arial" w:cs="Arial"/>
          <w:sz w:val="24"/>
          <w:szCs w:val="24"/>
          <w:lang w:val="en-US"/>
        </w:rPr>
      </w:pPr>
    </w:p>
    <w:p w14:paraId="4F5B894F" w14:textId="05AF6AAD" w:rsidR="008374D1" w:rsidRPr="007703C3" w:rsidRDefault="008374D1" w:rsidP="006816CE">
      <w:pPr>
        <w:rPr>
          <w:rFonts w:ascii="Arial" w:hAnsi="Arial" w:cs="Arial"/>
          <w:sz w:val="24"/>
          <w:szCs w:val="24"/>
          <w:lang w:val="en-US"/>
        </w:rPr>
      </w:pPr>
    </w:p>
    <w:p w14:paraId="359C338F" w14:textId="4472BE14" w:rsidR="008374D1" w:rsidRPr="007703C3" w:rsidRDefault="008374D1" w:rsidP="006816CE">
      <w:pPr>
        <w:rPr>
          <w:rFonts w:ascii="Arial" w:hAnsi="Arial" w:cs="Arial"/>
          <w:sz w:val="24"/>
          <w:szCs w:val="24"/>
          <w:lang w:val="en-US"/>
        </w:rPr>
      </w:pPr>
    </w:p>
    <w:p w14:paraId="00F2E9E6" w14:textId="0203CDDD" w:rsidR="008374D1" w:rsidRPr="007703C3" w:rsidRDefault="008374D1" w:rsidP="006816CE">
      <w:pPr>
        <w:rPr>
          <w:rFonts w:ascii="Arial" w:hAnsi="Arial" w:cs="Arial"/>
          <w:sz w:val="24"/>
          <w:szCs w:val="24"/>
          <w:lang w:val="en-US"/>
        </w:rPr>
      </w:pPr>
    </w:p>
    <w:p w14:paraId="66FD3854" w14:textId="1B66D7D4" w:rsidR="008374D1" w:rsidRPr="007703C3" w:rsidRDefault="008374D1" w:rsidP="006816CE">
      <w:pPr>
        <w:rPr>
          <w:rFonts w:ascii="Arial" w:hAnsi="Arial" w:cs="Arial"/>
          <w:sz w:val="24"/>
          <w:szCs w:val="24"/>
          <w:lang w:val="en-US"/>
        </w:rPr>
      </w:pPr>
    </w:p>
    <w:p w14:paraId="53729B0F" w14:textId="6EB36D61" w:rsidR="008374D1" w:rsidRPr="007703C3" w:rsidRDefault="008374D1" w:rsidP="006816CE">
      <w:pPr>
        <w:rPr>
          <w:rFonts w:ascii="Arial" w:hAnsi="Arial" w:cs="Arial"/>
          <w:sz w:val="24"/>
          <w:szCs w:val="24"/>
          <w:lang w:val="en-US"/>
        </w:rPr>
      </w:pPr>
    </w:p>
    <w:p w14:paraId="747827C2" w14:textId="409A31B1" w:rsidR="008374D1" w:rsidRPr="007703C3" w:rsidRDefault="008374D1" w:rsidP="006816CE">
      <w:pPr>
        <w:rPr>
          <w:rFonts w:ascii="Arial" w:hAnsi="Arial" w:cs="Arial"/>
          <w:sz w:val="24"/>
          <w:szCs w:val="24"/>
          <w:lang w:val="en-US"/>
        </w:rPr>
      </w:pPr>
    </w:p>
    <w:p w14:paraId="767122A6" w14:textId="6D4B21DA" w:rsidR="008374D1" w:rsidRPr="007703C3" w:rsidRDefault="008374D1" w:rsidP="006816CE">
      <w:pPr>
        <w:rPr>
          <w:rFonts w:ascii="Arial" w:hAnsi="Arial" w:cs="Arial"/>
          <w:sz w:val="24"/>
          <w:szCs w:val="24"/>
          <w:lang w:val="en-US"/>
        </w:rPr>
      </w:pPr>
    </w:p>
    <w:p w14:paraId="765EA998" w14:textId="289D20BC" w:rsidR="008374D1" w:rsidRPr="007703C3" w:rsidRDefault="008374D1" w:rsidP="006816CE">
      <w:pPr>
        <w:rPr>
          <w:rFonts w:ascii="Arial" w:hAnsi="Arial" w:cs="Arial"/>
          <w:sz w:val="24"/>
          <w:szCs w:val="24"/>
          <w:lang w:val="en-US"/>
        </w:rPr>
      </w:pPr>
    </w:p>
    <w:p w14:paraId="2EFD9128" w14:textId="50B68299" w:rsidR="008374D1" w:rsidRPr="007703C3" w:rsidRDefault="008374D1" w:rsidP="006816CE">
      <w:pPr>
        <w:rPr>
          <w:rFonts w:ascii="Arial" w:hAnsi="Arial" w:cs="Arial"/>
          <w:sz w:val="24"/>
          <w:szCs w:val="24"/>
          <w:lang w:val="en-US"/>
        </w:rPr>
      </w:pPr>
    </w:p>
    <w:p w14:paraId="04BD03F9" w14:textId="624E1982" w:rsidR="008374D1" w:rsidRPr="007703C3" w:rsidRDefault="008374D1" w:rsidP="006816CE">
      <w:pPr>
        <w:rPr>
          <w:rFonts w:ascii="Arial" w:hAnsi="Arial" w:cs="Arial"/>
          <w:sz w:val="24"/>
          <w:szCs w:val="24"/>
          <w:lang w:val="en-US"/>
        </w:rPr>
      </w:pPr>
    </w:p>
    <w:p w14:paraId="693576F3" w14:textId="5F92C3ED" w:rsidR="008374D1" w:rsidRPr="007703C3" w:rsidRDefault="008374D1" w:rsidP="006816CE">
      <w:pPr>
        <w:rPr>
          <w:rFonts w:ascii="Arial" w:hAnsi="Arial" w:cs="Arial"/>
          <w:sz w:val="24"/>
          <w:szCs w:val="24"/>
          <w:lang w:val="en-US"/>
        </w:rPr>
      </w:pPr>
      <w:r w:rsidRPr="007703C3">
        <w:rPr>
          <w:rFonts w:ascii="Arial" w:hAnsi="Arial" w:cs="Arial"/>
          <w:sz w:val="24"/>
          <w:szCs w:val="24"/>
          <w:lang w:val="en-US"/>
        </w:rPr>
        <w:t>Chapter 2. LITTERATURE REVIEW</w:t>
      </w:r>
    </w:p>
    <w:p w14:paraId="1C734426" w14:textId="37EFB5A0" w:rsidR="008374D1" w:rsidRPr="007703C3" w:rsidRDefault="008374D1" w:rsidP="006816CE">
      <w:pPr>
        <w:rPr>
          <w:rFonts w:ascii="Arial" w:hAnsi="Arial" w:cs="Arial"/>
          <w:sz w:val="24"/>
          <w:szCs w:val="24"/>
          <w:lang w:val="en-US"/>
        </w:rPr>
      </w:pPr>
      <w:r w:rsidRPr="007703C3">
        <w:rPr>
          <w:rFonts w:ascii="Arial" w:hAnsi="Arial" w:cs="Arial"/>
          <w:sz w:val="24"/>
          <w:szCs w:val="24"/>
          <w:lang w:val="en-US"/>
        </w:rPr>
        <w:t>2.1. Introduction</w:t>
      </w:r>
    </w:p>
    <w:p w14:paraId="021784DC" w14:textId="23842DC4" w:rsidR="008374D1" w:rsidRPr="007703C3" w:rsidRDefault="008374D1" w:rsidP="006816CE">
      <w:pPr>
        <w:rPr>
          <w:rFonts w:ascii="Arial" w:hAnsi="Arial" w:cs="Arial"/>
          <w:sz w:val="24"/>
          <w:szCs w:val="24"/>
          <w:lang w:val="en-US"/>
        </w:rPr>
      </w:pPr>
      <w:r w:rsidRPr="007703C3">
        <w:rPr>
          <w:rFonts w:ascii="Arial" w:hAnsi="Arial" w:cs="Arial"/>
          <w:sz w:val="24"/>
          <w:szCs w:val="24"/>
          <w:lang w:val="en-US"/>
        </w:rPr>
        <w:t>To have clear image of the new system, this chapter will briefly discuss to the existing system of getting equivalence certificate at HEC, point out some problems caused by its functionality in order to understand well the new system, we tried to define the concepts that are related to “Online Equivalence Application and Tracking System “, it has also a context diagram, critical review, proposed system and the summary of this chapter.</w:t>
      </w:r>
    </w:p>
    <w:p w14:paraId="20DC7DAA" w14:textId="33196AD2" w:rsidR="008374D1" w:rsidRPr="007703C3" w:rsidRDefault="008374D1" w:rsidP="006816CE">
      <w:pPr>
        <w:rPr>
          <w:rFonts w:ascii="Arial" w:hAnsi="Arial" w:cs="Arial"/>
          <w:sz w:val="24"/>
          <w:szCs w:val="24"/>
          <w:lang w:val="en-US"/>
        </w:rPr>
      </w:pPr>
      <w:r w:rsidRPr="007703C3">
        <w:rPr>
          <w:rFonts w:ascii="Arial" w:hAnsi="Arial" w:cs="Arial"/>
          <w:sz w:val="24"/>
          <w:szCs w:val="24"/>
          <w:lang w:val="en-US"/>
        </w:rPr>
        <w:t>2.2. Review of the existing system</w:t>
      </w:r>
    </w:p>
    <w:p w14:paraId="7D64F7DF" w14:textId="52B5F4BE" w:rsidR="00F744BE" w:rsidRDefault="008374D1">
      <w:pPr>
        <w:rPr>
          <w:rFonts w:ascii="Arial" w:hAnsi="Arial" w:cs="Arial"/>
          <w:sz w:val="24"/>
          <w:szCs w:val="24"/>
          <w:lang w:val="en-US"/>
        </w:rPr>
      </w:pPr>
      <w:r w:rsidRPr="007703C3">
        <w:rPr>
          <w:rFonts w:ascii="Arial" w:hAnsi="Arial" w:cs="Arial"/>
          <w:sz w:val="24"/>
          <w:szCs w:val="24"/>
          <w:lang w:val="en-US"/>
        </w:rPr>
        <w:t>E</w:t>
      </w:r>
      <w:r w:rsidR="00A575AF" w:rsidRPr="007703C3">
        <w:rPr>
          <w:rFonts w:ascii="Arial" w:hAnsi="Arial" w:cs="Arial"/>
          <w:sz w:val="24"/>
          <w:szCs w:val="24"/>
          <w:lang w:val="en-US"/>
        </w:rPr>
        <w:t>quivalence is generated in different ways depending on the means and technology of each country. Developed countries do it using technology while most of the developing countries do it manually or intelligently</w:t>
      </w:r>
      <w:r w:rsidR="00FB193D" w:rsidRPr="007703C3">
        <w:rPr>
          <w:rFonts w:ascii="Arial" w:hAnsi="Arial" w:cs="Arial"/>
          <w:sz w:val="24"/>
          <w:szCs w:val="24"/>
          <w:lang w:val="en-US"/>
        </w:rPr>
        <w:t>.</w:t>
      </w:r>
      <w:r w:rsidR="009A2762" w:rsidRPr="007703C3">
        <w:rPr>
          <w:rFonts w:ascii="Arial" w:hAnsi="Arial" w:cs="Arial"/>
          <w:sz w:val="24"/>
          <w:szCs w:val="24"/>
          <w:lang w:val="en-US"/>
        </w:rPr>
        <w:t xml:space="preserve"> Here are </w:t>
      </w:r>
      <w:r w:rsidR="00C37B41" w:rsidRPr="007703C3">
        <w:rPr>
          <w:rFonts w:ascii="Arial" w:hAnsi="Arial" w:cs="Arial"/>
          <w:sz w:val="24"/>
          <w:szCs w:val="24"/>
          <w:lang w:val="en-US"/>
        </w:rPr>
        <w:t xml:space="preserve">in Rwanda they use computerized system but it’s not accessible by foreign people. </w:t>
      </w:r>
      <w:r w:rsidR="00EE28E8" w:rsidRPr="007703C3">
        <w:rPr>
          <w:rFonts w:ascii="Arial" w:hAnsi="Arial" w:cs="Arial"/>
          <w:sz w:val="24"/>
          <w:szCs w:val="24"/>
          <w:lang w:val="en-US"/>
        </w:rPr>
        <w:t xml:space="preserve">The foreign have to go to Irembo to fill the application form then submit all required documents to get that equivalence by email. But sometimes HEC post </w:t>
      </w:r>
      <w:r w:rsidR="003C1D1E" w:rsidRPr="007703C3">
        <w:rPr>
          <w:rFonts w:ascii="Arial" w:hAnsi="Arial" w:cs="Arial"/>
          <w:sz w:val="24"/>
          <w:szCs w:val="24"/>
          <w:lang w:val="en-US"/>
        </w:rPr>
        <w:t xml:space="preserve">the available equivalence </w:t>
      </w:r>
      <w:r w:rsidR="009367BE" w:rsidRPr="007703C3">
        <w:rPr>
          <w:rFonts w:ascii="Arial" w:hAnsi="Arial" w:cs="Arial"/>
          <w:sz w:val="24"/>
          <w:szCs w:val="24"/>
          <w:lang w:val="en-US"/>
        </w:rPr>
        <w:t xml:space="preserve">on </w:t>
      </w:r>
      <w:r w:rsidR="003C1D1E" w:rsidRPr="007703C3">
        <w:rPr>
          <w:rFonts w:ascii="Arial" w:hAnsi="Arial" w:cs="Arial"/>
          <w:sz w:val="24"/>
          <w:szCs w:val="24"/>
          <w:lang w:val="en-US"/>
        </w:rPr>
        <w:t>their website.</w:t>
      </w:r>
    </w:p>
    <w:p w14:paraId="7830480D" w14:textId="704C0810" w:rsidR="002B6DDC" w:rsidRPr="007703C3" w:rsidRDefault="002B6DDC">
      <w:pPr>
        <w:rPr>
          <w:rFonts w:ascii="Arial" w:hAnsi="Arial" w:cs="Arial"/>
          <w:sz w:val="24"/>
          <w:szCs w:val="24"/>
          <w:lang w:val="en-US"/>
        </w:rPr>
      </w:pPr>
      <w:r>
        <w:rPr>
          <w:rFonts w:ascii="Arial" w:hAnsi="Arial" w:cs="Arial"/>
          <w:sz w:val="24"/>
          <w:szCs w:val="24"/>
          <w:lang w:val="en-US"/>
        </w:rPr>
        <w:t xml:space="preserve">According </w:t>
      </w:r>
    </w:p>
    <w:p w14:paraId="2F300DD1" w14:textId="272ECA2A" w:rsidR="009367BE" w:rsidRPr="007703C3" w:rsidRDefault="009367BE">
      <w:pPr>
        <w:rPr>
          <w:rFonts w:ascii="Arial" w:hAnsi="Arial" w:cs="Arial"/>
          <w:sz w:val="24"/>
          <w:szCs w:val="24"/>
          <w:lang w:val="en-US"/>
        </w:rPr>
      </w:pPr>
      <w:r w:rsidRPr="007703C3">
        <w:rPr>
          <w:rFonts w:ascii="Arial" w:hAnsi="Arial" w:cs="Arial"/>
          <w:sz w:val="24"/>
          <w:szCs w:val="24"/>
          <w:lang w:val="en-US"/>
        </w:rPr>
        <w:t>2.3. Specific terminology</w:t>
      </w:r>
    </w:p>
    <w:p w14:paraId="490E775D" w14:textId="1BE3376E" w:rsidR="009367BE" w:rsidRPr="007703C3" w:rsidRDefault="001F40FC">
      <w:pPr>
        <w:rPr>
          <w:rFonts w:ascii="Arial" w:hAnsi="Arial" w:cs="Arial"/>
          <w:sz w:val="24"/>
          <w:szCs w:val="24"/>
          <w:lang w:val="en-US"/>
        </w:rPr>
      </w:pPr>
      <w:r w:rsidRPr="007703C3">
        <w:rPr>
          <w:rFonts w:ascii="Arial" w:hAnsi="Arial" w:cs="Arial"/>
          <w:sz w:val="24"/>
          <w:szCs w:val="24"/>
          <w:lang w:val="en-US"/>
        </w:rPr>
        <w:t>2.3.1. Equivalence</w:t>
      </w:r>
    </w:p>
    <w:p w14:paraId="76D235D3" w14:textId="3EDBD444" w:rsidR="001F40FC" w:rsidRPr="007703C3" w:rsidRDefault="001F40FC">
      <w:pPr>
        <w:rPr>
          <w:rFonts w:ascii="Arial" w:hAnsi="Arial" w:cs="Arial"/>
          <w:sz w:val="24"/>
          <w:szCs w:val="24"/>
          <w:lang w:val="en-US"/>
        </w:rPr>
      </w:pPr>
      <w:r w:rsidRPr="007703C3">
        <w:rPr>
          <w:rFonts w:ascii="Arial" w:hAnsi="Arial" w:cs="Arial"/>
          <w:sz w:val="24"/>
          <w:szCs w:val="24"/>
          <w:lang w:val="en-US"/>
        </w:rPr>
        <w:t>It’s a process that sets out to assess the similarity of studies or parts of studies completed abroad</w:t>
      </w:r>
      <w:r w:rsidR="00E840F2">
        <w:rPr>
          <w:rFonts w:ascii="Arial" w:hAnsi="Arial" w:cs="Arial"/>
          <w:sz w:val="24"/>
          <w:szCs w:val="24"/>
          <w:lang w:val="en-US"/>
        </w:rPr>
        <w:t xml:space="preserve"> </w:t>
      </w:r>
      <w:r w:rsidRPr="007703C3">
        <w:rPr>
          <w:rFonts w:ascii="Arial" w:hAnsi="Arial" w:cs="Arial"/>
          <w:sz w:val="24"/>
          <w:szCs w:val="24"/>
          <w:lang w:val="en-US"/>
        </w:rPr>
        <w:t>.</w:t>
      </w:r>
    </w:p>
    <w:p w14:paraId="565710FA" w14:textId="1D23A072" w:rsidR="001F40FC" w:rsidRPr="007703C3" w:rsidRDefault="001F40FC">
      <w:pPr>
        <w:rPr>
          <w:rFonts w:ascii="Arial" w:hAnsi="Arial" w:cs="Arial"/>
          <w:sz w:val="24"/>
          <w:szCs w:val="24"/>
          <w:lang w:val="en-US"/>
        </w:rPr>
      </w:pPr>
      <w:r w:rsidRPr="007703C3">
        <w:rPr>
          <w:rFonts w:ascii="Arial" w:hAnsi="Arial" w:cs="Arial"/>
          <w:sz w:val="24"/>
          <w:szCs w:val="24"/>
          <w:lang w:val="en-US"/>
        </w:rPr>
        <w:t>2.3.2. Online</w:t>
      </w:r>
    </w:p>
    <w:p w14:paraId="7ACEF82C" w14:textId="6EBBFE2D" w:rsidR="004C675D" w:rsidRPr="007703C3" w:rsidRDefault="00313AD0">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rPr>
        <w:t>The </w:t>
      </w:r>
      <w:r w:rsidRPr="007703C3">
        <w:rPr>
          <w:rStyle w:val="Emphasis"/>
          <w:rFonts w:ascii="Arial" w:hAnsi="Arial" w:cs="Arial"/>
          <w:i w:val="0"/>
          <w:iCs w:val="0"/>
          <w:color w:val="5F6368"/>
          <w:sz w:val="24"/>
          <w:szCs w:val="24"/>
          <w:shd w:val="clear" w:color="auto" w:fill="FFFFFF"/>
        </w:rPr>
        <w:t>meaning</w:t>
      </w:r>
      <w:r w:rsidRPr="007703C3">
        <w:rPr>
          <w:rFonts w:ascii="Arial" w:hAnsi="Arial" w:cs="Arial"/>
          <w:color w:val="4D5156"/>
          <w:sz w:val="24"/>
          <w:szCs w:val="24"/>
          <w:shd w:val="clear" w:color="auto" w:fill="FFFFFF"/>
        </w:rPr>
        <w:t> of </w:t>
      </w:r>
      <w:r w:rsidRPr="007703C3">
        <w:rPr>
          <w:rStyle w:val="Emphasis"/>
          <w:rFonts w:ascii="Arial" w:hAnsi="Arial" w:cs="Arial"/>
          <w:i w:val="0"/>
          <w:iCs w:val="0"/>
          <w:color w:val="5F6368"/>
          <w:sz w:val="24"/>
          <w:szCs w:val="24"/>
          <w:shd w:val="clear" w:color="auto" w:fill="FFFFFF"/>
        </w:rPr>
        <w:t>ONLINE</w:t>
      </w:r>
      <w:r w:rsidRPr="007703C3">
        <w:rPr>
          <w:rFonts w:ascii="Arial" w:hAnsi="Arial" w:cs="Arial"/>
          <w:color w:val="4D5156"/>
          <w:sz w:val="24"/>
          <w:szCs w:val="24"/>
          <w:shd w:val="clear" w:color="auto" w:fill="FFFFFF"/>
        </w:rPr>
        <w:t> is connected to, served by, or available through a system and especially a computer or telecommunications system</w:t>
      </w:r>
      <w:r w:rsidRPr="007703C3">
        <w:rPr>
          <w:rFonts w:ascii="Arial" w:hAnsi="Arial" w:cs="Arial"/>
          <w:color w:val="4D5156"/>
          <w:sz w:val="24"/>
          <w:szCs w:val="24"/>
          <w:shd w:val="clear" w:color="auto" w:fill="FFFFFF"/>
          <w:lang w:val="en-US"/>
        </w:rPr>
        <w:t xml:space="preserve"> (such as the internet). It is the condition of being connected to a network of computers or </w:t>
      </w:r>
      <w:r w:rsidR="00577C0B" w:rsidRPr="007703C3">
        <w:rPr>
          <w:rFonts w:ascii="Arial" w:hAnsi="Arial" w:cs="Arial"/>
          <w:color w:val="4D5156"/>
          <w:sz w:val="24"/>
          <w:szCs w:val="24"/>
          <w:shd w:val="clear" w:color="auto" w:fill="FFFFFF"/>
          <w:lang w:val="en-US"/>
        </w:rPr>
        <w:t>another</w:t>
      </w:r>
      <w:r w:rsidRPr="007703C3">
        <w:rPr>
          <w:rFonts w:ascii="Arial" w:hAnsi="Arial" w:cs="Arial"/>
          <w:color w:val="4D5156"/>
          <w:sz w:val="24"/>
          <w:szCs w:val="24"/>
          <w:shd w:val="clear" w:color="auto" w:fill="FFFFFF"/>
          <w:lang w:val="en-US"/>
        </w:rPr>
        <w:t xml:space="preserve"> device. The </w:t>
      </w:r>
      <w:r w:rsidRPr="007703C3">
        <w:rPr>
          <w:rFonts w:ascii="Arial" w:hAnsi="Arial" w:cs="Arial"/>
          <w:color w:val="4D5156"/>
          <w:sz w:val="24"/>
          <w:szCs w:val="24"/>
          <w:shd w:val="clear" w:color="auto" w:fill="FFFFFF"/>
          <w:lang w:val="en-US"/>
        </w:rPr>
        <w:lastRenderedPageBreak/>
        <w:t xml:space="preserve">term is frequently used to describe someone who is currently connected to the </w:t>
      </w:r>
      <w:r w:rsidR="00172ED9" w:rsidRPr="007703C3">
        <w:rPr>
          <w:rFonts w:ascii="Arial" w:hAnsi="Arial" w:cs="Arial"/>
          <w:color w:val="4D5156"/>
          <w:sz w:val="24"/>
          <w:szCs w:val="24"/>
          <w:shd w:val="clear" w:color="auto" w:fill="FFFFFF"/>
          <w:lang w:val="en-US"/>
        </w:rPr>
        <w:t>internet</w:t>
      </w:r>
      <w:r w:rsidRPr="007703C3">
        <w:rPr>
          <w:rFonts w:ascii="Arial" w:hAnsi="Arial" w:cs="Arial"/>
          <w:color w:val="4D5156"/>
          <w:sz w:val="24"/>
          <w:szCs w:val="24"/>
          <w:shd w:val="clear" w:color="auto" w:fill="FFFFFF"/>
          <w:lang w:val="en-US"/>
        </w:rPr>
        <w:t>.</w:t>
      </w:r>
    </w:p>
    <w:p w14:paraId="67A570C5" w14:textId="519D2F47" w:rsidR="00172ED9" w:rsidRPr="007703C3" w:rsidRDefault="00172ED9">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3.3</w:t>
      </w:r>
      <w:r w:rsidR="00FB52EC" w:rsidRPr="007703C3">
        <w:rPr>
          <w:rFonts w:ascii="Arial" w:hAnsi="Arial" w:cs="Arial"/>
          <w:color w:val="4D5156"/>
          <w:sz w:val="24"/>
          <w:szCs w:val="24"/>
          <w:shd w:val="clear" w:color="auto" w:fill="FFFFFF"/>
          <w:lang w:val="en-US"/>
        </w:rPr>
        <w:t>.</w:t>
      </w:r>
      <w:r w:rsidRPr="007703C3">
        <w:rPr>
          <w:rFonts w:ascii="Arial" w:hAnsi="Arial" w:cs="Arial"/>
          <w:color w:val="4D5156"/>
          <w:sz w:val="24"/>
          <w:szCs w:val="24"/>
          <w:shd w:val="clear" w:color="auto" w:fill="FFFFFF"/>
          <w:lang w:val="en-US"/>
        </w:rPr>
        <w:t xml:space="preserve"> Application</w:t>
      </w:r>
    </w:p>
    <w:p w14:paraId="603E18A9" w14:textId="15C81D09" w:rsidR="00172ED9" w:rsidRPr="007703C3" w:rsidRDefault="00172ED9">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 xml:space="preserve">An </w:t>
      </w:r>
      <w:r w:rsidR="00FB52EC" w:rsidRPr="007703C3">
        <w:rPr>
          <w:rFonts w:ascii="Arial" w:hAnsi="Arial" w:cs="Arial"/>
          <w:color w:val="4D5156"/>
          <w:sz w:val="24"/>
          <w:szCs w:val="24"/>
          <w:shd w:val="clear" w:color="auto" w:fill="FFFFFF"/>
          <w:lang w:val="en-US"/>
        </w:rPr>
        <w:t>application</w:t>
      </w:r>
      <w:r w:rsidRPr="007703C3">
        <w:rPr>
          <w:rFonts w:ascii="Arial" w:hAnsi="Arial" w:cs="Arial"/>
          <w:color w:val="4D5156"/>
          <w:sz w:val="24"/>
          <w:szCs w:val="24"/>
          <w:shd w:val="clear" w:color="auto" w:fill="FFFFFF"/>
          <w:lang w:val="en-US"/>
        </w:rPr>
        <w:t xml:space="preserve"> is a use of technology, the term application is a short term </w:t>
      </w:r>
      <w:r w:rsidR="00FB52EC" w:rsidRPr="007703C3">
        <w:rPr>
          <w:rFonts w:ascii="Arial" w:hAnsi="Arial" w:cs="Arial"/>
          <w:color w:val="4D5156"/>
          <w:sz w:val="24"/>
          <w:szCs w:val="24"/>
          <w:shd w:val="clear" w:color="auto" w:fill="FFFFFF"/>
          <w:lang w:val="en-US"/>
        </w:rPr>
        <w:t>of application program. It is a program designed to perform a specific directly to the user.</w:t>
      </w:r>
    </w:p>
    <w:p w14:paraId="390E8D47" w14:textId="3EAF4660" w:rsidR="00FB52EC" w:rsidRPr="007703C3" w:rsidRDefault="00FB52EC">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3.4. Tricking</w:t>
      </w:r>
    </w:p>
    <w:p w14:paraId="59E588C7" w14:textId="63975487" w:rsidR="00313AD0" w:rsidRPr="007703C3" w:rsidRDefault="005758B5">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I</w:t>
      </w:r>
      <w:r w:rsidR="00577C0B">
        <w:rPr>
          <w:rFonts w:ascii="Arial" w:hAnsi="Arial" w:cs="Arial"/>
          <w:color w:val="4D5156"/>
          <w:sz w:val="24"/>
          <w:szCs w:val="24"/>
          <w:shd w:val="clear" w:color="auto" w:fill="FFFFFF"/>
          <w:lang w:val="en-US"/>
        </w:rPr>
        <w:t>t i</w:t>
      </w:r>
      <w:r w:rsidRPr="007703C3">
        <w:rPr>
          <w:rFonts w:ascii="Arial" w:hAnsi="Arial" w:cs="Arial"/>
          <w:color w:val="4D5156"/>
          <w:sz w:val="24"/>
          <w:szCs w:val="24"/>
          <w:shd w:val="clear" w:color="auto" w:fill="FFFFFF"/>
          <w:lang w:val="en-US"/>
        </w:rPr>
        <w:t>s a software application that allows an enterprise or institutional to record and follow the program of every problem that a computer system user identifies until the problem is resolved.</w:t>
      </w:r>
    </w:p>
    <w:p w14:paraId="1D901DEF" w14:textId="26340B57" w:rsidR="005758B5" w:rsidRPr="007703C3" w:rsidRDefault="005758B5">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3.5. System</w:t>
      </w:r>
    </w:p>
    <w:p w14:paraId="35A3C5AC" w14:textId="1493B75E" w:rsidR="005758B5" w:rsidRPr="007703C3" w:rsidRDefault="005758B5">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 xml:space="preserve">System is a set of detailed methods, procedures and routine created to carry out </w:t>
      </w:r>
      <w:r w:rsidR="00C23971" w:rsidRPr="007703C3">
        <w:rPr>
          <w:rFonts w:ascii="Arial" w:hAnsi="Arial" w:cs="Arial"/>
          <w:color w:val="4D5156"/>
          <w:sz w:val="24"/>
          <w:szCs w:val="24"/>
          <w:shd w:val="clear" w:color="auto" w:fill="FFFFFF"/>
          <w:lang w:val="en-US"/>
        </w:rPr>
        <w:t>a specific activity, perform a duty, or solve problem.</w:t>
      </w:r>
    </w:p>
    <w:p w14:paraId="01EE4753" w14:textId="03402BAE" w:rsidR="00C23971" w:rsidRPr="007703C3" w:rsidRDefault="00C23971">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3.6. Applicant</w:t>
      </w:r>
    </w:p>
    <w:p w14:paraId="4FD87486" w14:textId="2C8BB2AB" w:rsidR="00C23971" w:rsidRPr="007703C3" w:rsidRDefault="00C23971">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A person who applies for or requests something: a candidate.</w:t>
      </w:r>
    </w:p>
    <w:p w14:paraId="64967B94" w14:textId="77777777" w:rsidR="00DF449D" w:rsidRPr="007703C3" w:rsidRDefault="00DF449D">
      <w:pPr>
        <w:rPr>
          <w:rFonts w:ascii="Arial" w:hAnsi="Arial" w:cs="Arial"/>
          <w:color w:val="4D5156"/>
          <w:sz w:val="24"/>
          <w:szCs w:val="24"/>
          <w:shd w:val="clear" w:color="auto" w:fill="FFFFFF"/>
          <w:lang w:val="en-US"/>
        </w:rPr>
      </w:pPr>
    </w:p>
    <w:p w14:paraId="05CE1C97" w14:textId="77777777" w:rsidR="00DF449D" w:rsidRPr="007703C3" w:rsidRDefault="00DF449D">
      <w:pPr>
        <w:rPr>
          <w:rFonts w:ascii="Arial" w:hAnsi="Arial" w:cs="Arial"/>
          <w:color w:val="4D5156"/>
          <w:sz w:val="24"/>
          <w:szCs w:val="24"/>
          <w:shd w:val="clear" w:color="auto" w:fill="FFFFFF"/>
          <w:lang w:val="en-US"/>
        </w:rPr>
      </w:pPr>
    </w:p>
    <w:p w14:paraId="065227A3" w14:textId="7C0FD0E7" w:rsidR="00C23971" w:rsidRPr="007703C3" w:rsidRDefault="00C23971">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3.7. HEC</w:t>
      </w:r>
    </w:p>
    <w:p w14:paraId="06C3042C" w14:textId="43364813" w:rsidR="00C23971" w:rsidRPr="007703C3" w:rsidRDefault="00C23971">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 xml:space="preserve">Higher education council (HEC) is responsible for ensuring the structure, organization and functioning of higher education </w:t>
      </w:r>
      <w:r w:rsidR="00DF449D" w:rsidRPr="007703C3">
        <w:rPr>
          <w:rFonts w:ascii="Arial" w:hAnsi="Arial" w:cs="Arial"/>
          <w:color w:val="4D5156"/>
          <w:sz w:val="24"/>
          <w:szCs w:val="24"/>
          <w:shd w:val="clear" w:color="auto" w:fill="FFFFFF"/>
          <w:lang w:val="en-US"/>
        </w:rPr>
        <w:t>institution and monitoring and evaluating the quality and standard of provision and ensuring the quality enhancement of teaching and research.</w:t>
      </w:r>
    </w:p>
    <w:p w14:paraId="1477E11D" w14:textId="4698D69B" w:rsidR="00DF449D" w:rsidRPr="007703C3" w:rsidRDefault="00DF449D">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4. The Program languages</w:t>
      </w:r>
    </w:p>
    <w:p w14:paraId="706DC243" w14:textId="2950C684" w:rsidR="00DF449D" w:rsidRPr="007703C3" w:rsidRDefault="00DF449D">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4.1. MySQL</w:t>
      </w:r>
    </w:p>
    <w:p w14:paraId="1ADC763F" w14:textId="2F648384" w:rsidR="00DF449D" w:rsidRPr="007703C3" w:rsidRDefault="00E80605">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MySQL is an open-source relational database management system (RDMS) based on structured Query Language (SQL).</w:t>
      </w:r>
    </w:p>
    <w:p w14:paraId="570404B8" w14:textId="3E161A12" w:rsidR="00E80605" w:rsidRPr="007703C3" w:rsidRDefault="00E80605">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4.2. PHP</w:t>
      </w:r>
    </w:p>
    <w:p w14:paraId="70F30A70" w14:textId="0178D2D8" w:rsidR="00E80605" w:rsidRPr="007703C3" w:rsidRDefault="00220624">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PHP i</w:t>
      </w:r>
      <w:r w:rsidR="00E80605" w:rsidRPr="007703C3">
        <w:rPr>
          <w:rFonts w:ascii="Arial" w:hAnsi="Arial" w:cs="Arial"/>
          <w:color w:val="4D5156"/>
          <w:sz w:val="24"/>
          <w:szCs w:val="24"/>
          <w:shd w:val="clear" w:color="auto" w:fill="FFFFFF"/>
          <w:lang w:val="en-US"/>
        </w:rPr>
        <w:t xml:space="preserve">s a </w:t>
      </w:r>
      <w:r w:rsidRPr="007703C3">
        <w:rPr>
          <w:rFonts w:ascii="Arial" w:hAnsi="Arial" w:cs="Arial"/>
          <w:color w:val="4D5156"/>
          <w:sz w:val="24"/>
          <w:szCs w:val="24"/>
          <w:shd w:val="clear" w:color="auto" w:fill="FFFFFF"/>
          <w:lang w:val="en-US"/>
        </w:rPr>
        <w:t>server-side</w:t>
      </w:r>
      <w:r w:rsidR="00E80605" w:rsidRPr="007703C3">
        <w:rPr>
          <w:rFonts w:ascii="Arial" w:hAnsi="Arial" w:cs="Arial"/>
          <w:color w:val="4D5156"/>
          <w:sz w:val="24"/>
          <w:szCs w:val="24"/>
          <w:shd w:val="clear" w:color="auto" w:fill="FFFFFF"/>
          <w:lang w:val="en-US"/>
        </w:rPr>
        <w:t xml:space="preserve"> scripting language designed primarily for web development but also used as a </w:t>
      </w:r>
      <w:r w:rsidRPr="007703C3">
        <w:rPr>
          <w:rFonts w:ascii="Arial" w:hAnsi="Arial" w:cs="Arial"/>
          <w:color w:val="4D5156"/>
          <w:sz w:val="24"/>
          <w:szCs w:val="24"/>
          <w:shd w:val="clear" w:color="auto" w:fill="FFFFFF"/>
          <w:lang w:val="en-US"/>
        </w:rPr>
        <w:t>general-purpose</w:t>
      </w:r>
      <w:r w:rsidR="00E80605" w:rsidRPr="007703C3">
        <w:rPr>
          <w:rFonts w:ascii="Arial" w:hAnsi="Arial" w:cs="Arial"/>
          <w:color w:val="4D5156"/>
          <w:sz w:val="24"/>
          <w:szCs w:val="24"/>
          <w:shd w:val="clear" w:color="auto" w:fill="FFFFFF"/>
          <w:lang w:val="en-US"/>
        </w:rPr>
        <w:t xml:space="preserve"> programing language.</w:t>
      </w:r>
    </w:p>
    <w:p w14:paraId="7B262F22" w14:textId="540567EE" w:rsidR="00220624" w:rsidRPr="007703C3" w:rsidRDefault="00220624">
      <w:pPr>
        <w:rPr>
          <w:rFonts w:ascii="Arial" w:hAnsi="Arial" w:cs="Arial"/>
          <w:color w:val="4D5156"/>
          <w:sz w:val="24"/>
          <w:szCs w:val="24"/>
          <w:shd w:val="clear" w:color="auto" w:fill="FFFFFF"/>
          <w:lang w:val="en-US"/>
        </w:rPr>
      </w:pPr>
      <w:r w:rsidRPr="007703C3">
        <w:rPr>
          <w:rFonts w:ascii="Arial" w:hAnsi="Arial" w:cs="Arial"/>
          <w:color w:val="4D5156"/>
          <w:sz w:val="24"/>
          <w:szCs w:val="24"/>
          <w:shd w:val="clear" w:color="auto" w:fill="FFFFFF"/>
          <w:lang w:val="en-US"/>
        </w:rPr>
        <w:t>2.4.5. HTML</w:t>
      </w:r>
    </w:p>
    <w:p w14:paraId="2592E457" w14:textId="591EF57C" w:rsidR="00220624" w:rsidRPr="007703C3" w:rsidRDefault="00220624" w:rsidP="00220624">
      <w:pPr>
        <w:pStyle w:val="NormalWeb"/>
        <w:spacing w:before="240" w:beforeAutospacing="0" w:after="240" w:afterAutospacing="0"/>
        <w:rPr>
          <w:rFonts w:ascii="Arial" w:hAnsi="Arial" w:cs="Arial"/>
          <w:color w:val="000000"/>
        </w:rPr>
      </w:pPr>
      <w:r w:rsidRPr="007703C3">
        <w:rPr>
          <w:rFonts w:ascii="Arial" w:hAnsi="Arial" w:cs="Arial"/>
          <w:color w:val="000000"/>
        </w:rPr>
        <w:t>HTML is the standard markup language for Web pages.</w:t>
      </w:r>
      <w:r w:rsidRPr="007703C3">
        <w:rPr>
          <w:rFonts w:ascii="Arial" w:hAnsi="Arial" w:cs="Arial"/>
          <w:color w:val="000000"/>
          <w:lang w:val="en-US"/>
        </w:rPr>
        <w:t xml:space="preserve"> </w:t>
      </w:r>
      <w:r w:rsidRPr="007703C3">
        <w:rPr>
          <w:rFonts w:ascii="Arial" w:hAnsi="Arial" w:cs="Arial"/>
          <w:color w:val="000000"/>
        </w:rPr>
        <w:t>With HTML you can create your own website.</w:t>
      </w:r>
    </w:p>
    <w:p w14:paraId="13BC7B94" w14:textId="714B7D0D" w:rsidR="00220624" w:rsidRPr="007703C3" w:rsidRDefault="007C73E3" w:rsidP="00220624">
      <w:pPr>
        <w:pStyle w:val="NormalWeb"/>
        <w:spacing w:before="240" w:beforeAutospacing="0" w:after="240" w:afterAutospacing="0"/>
        <w:rPr>
          <w:rFonts w:ascii="Arial" w:hAnsi="Arial" w:cs="Arial"/>
          <w:color w:val="000000"/>
          <w:lang w:val="en-US"/>
        </w:rPr>
      </w:pPr>
      <w:r w:rsidRPr="007703C3">
        <w:rPr>
          <w:rFonts w:ascii="Arial" w:hAnsi="Arial" w:cs="Arial"/>
          <w:color w:val="000000"/>
          <w:lang w:val="en-US"/>
        </w:rPr>
        <w:t>2.4.5. CSS</w:t>
      </w:r>
    </w:p>
    <w:p w14:paraId="78095B53" w14:textId="3EE9402C" w:rsidR="007C73E3" w:rsidRPr="007703C3" w:rsidRDefault="007C73E3" w:rsidP="00220624">
      <w:pPr>
        <w:pStyle w:val="NormalWeb"/>
        <w:spacing w:before="240" w:beforeAutospacing="0" w:after="240" w:afterAutospacing="0"/>
        <w:rPr>
          <w:rFonts w:ascii="Arial" w:hAnsi="Arial" w:cs="Arial"/>
          <w:color w:val="000000"/>
          <w:lang w:val="en-US"/>
        </w:rPr>
      </w:pPr>
      <w:r w:rsidRPr="007703C3">
        <w:rPr>
          <w:rFonts w:ascii="Arial" w:hAnsi="Arial" w:cs="Arial"/>
          <w:color w:val="000000"/>
          <w:lang w:val="en-US"/>
        </w:rPr>
        <w:lastRenderedPageBreak/>
        <w:t>CSS is a language of style rules that we use to apply styling to our HTML. Content for example setting background color and fonts, and laying out our content in multiple columns.</w:t>
      </w:r>
    </w:p>
    <w:p w14:paraId="154FAC22" w14:textId="4FABD49A" w:rsidR="007C73E3" w:rsidRPr="007703C3" w:rsidRDefault="007C73E3" w:rsidP="00220624">
      <w:pPr>
        <w:pStyle w:val="NormalWeb"/>
        <w:spacing w:before="240" w:beforeAutospacing="0" w:after="240" w:afterAutospacing="0"/>
        <w:rPr>
          <w:rFonts w:ascii="Arial" w:hAnsi="Arial" w:cs="Arial"/>
          <w:color w:val="000000"/>
          <w:lang w:val="en-US"/>
        </w:rPr>
      </w:pPr>
      <w:r w:rsidRPr="007703C3">
        <w:rPr>
          <w:rFonts w:ascii="Arial" w:hAnsi="Arial" w:cs="Arial"/>
          <w:color w:val="000000"/>
          <w:lang w:val="en-US"/>
        </w:rPr>
        <w:t>2.5. Database Concept</w:t>
      </w:r>
    </w:p>
    <w:p w14:paraId="0E0807D1" w14:textId="343D34CA" w:rsidR="007C73E3" w:rsidRPr="007703C3" w:rsidRDefault="007C73E3" w:rsidP="00220624">
      <w:pPr>
        <w:pStyle w:val="NormalWeb"/>
        <w:spacing w:before="240" w:beforeAutospacing="0" w:after="240" w:afterAutospacing="0"/>
        <w:rPr>
          <w:rFonts w:ascii="Arial" w:hAnsi="Arial" w:cs="Arial"/>
          <w:color w:val="000000"/>
          <w:lang w:val="en-US"/>
        </w:rPr>
      </w:pPr>
      <w:r w:rsidRPr="007703C3">
        <w:rPr>
          <w:rFonts w:ascii="Arial" w:hAnsi="Arial" w:cs="Arial"/>
          <w:color w:val="000000"/>
          <w:lang w:val="en-US"/>
        </w:rPr>
        <w:t>2.5.1. Database</w:t>
      </w:r>
    </w:p>
    <w:p w14:paraId="2B1EF86F" w14:textId="6E8EF408" w:rsidR="007C73E3" w:rsidRPr="007703C3" w:rsidRDefault="003757FF" w:rsidP="00220624">
      <w:pPr>
        <w:pStyle w:val="NormalWeb"/>
        <w:spacing w:before="240" w:beforeAutospacing="0" w:after="240" w:afterAutospacing="0"/>
        <w:rPr>
          <w:rFonts w:ascii="Arial" w:hAnsi="Arial" w:cs="Arial"/>
          <w:color w:val="161513"/>
          <w:shd w:val="clear" w:color="auto" w:fill="FFFFFF"/>
        </w:rPr>
      </w:pPr>
      <w:r w:rsidRPr="007703C3">
        <w:rPr>
          <w:rFonts w:ascii="Arial" w:hAnsi="Arial" w:cs="Arial"/>
          <w:color w:val="161513"/>
          <w:shd w:val="clear" w:color="auto" w:fill="FFFFFF"/>
        </w:rPr>
        <w:t xml:space="preserve">A database is an organized collection of structured information, or data, typically stored electronically in a computer system. A database is usually controlled by </w:t>
      </w:r>
      <w:r w:rsidRPr="007703C3">
        <w:rPr>
          <w:rFonts w:ascii="Arial" w:hAnsi="Arial" w:cs="Arial"/>
          <w:color w:val="000000" w:themeColor="text1"/>
          <w:shd w:val="clear" w:color="auto" w:fill="FFFFFF"/>
        </w:rPr>
        <w:t>a </w:t>
      </w:r>
      <w:hyperlink r:id="rId6" w:anchor="WhatIsDBMS" w:history="1">
        <w:r w:rsidRPr="007703C3">
          <w:rPr>
            <w:rStyle w:val="Hyperlink"/>
            <w:rFonts w:ascii="Arial" w:hAnsi="Arial" w:cs="Arial"/>
            <w:color w:val="000000" w:themeColor="text1"/>
            <w:u w:val="none"/>
            <w:shd w:val="clear" w:color="auto" w:fill="FFFFFF"/>
          </w:rPr>
          <w:t>database management system (DBMS)</w:t>
        </w:r>
      </w:hyperlink>
      <w:r w:rsidRPr="007703C3">
        <w:rPr>
          <w:rFonts w:ascii="Arial" w:hAnsi="Arial" w:cs="Arial"/>
          <w:color w:val="161513"/>
          <w:shd w:val="clear" w:color="auto" w:fill="FFFFFF"/>
        </w:rPr>
        <w:t>. Together, the data and the DBMS, along with the applications that are associated with them, are referred to as a database system, often shortened to just database.</w:t>
      </w:r>
    </w:p>
    <w:p w14:paraId="7D34B9CF" w14:textId="1ED41251" w:rsidR="003757FF" w:rsidRPr="007703C3" w:rsidRDefault="003757FF"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5.2. Data</w:t>
      </w:r>
    </w:p>
    <w:p w14:paraId="112FDEBD" w14:textId="77777777" w:rsidR="007D296D" w:rsidRPr="007703C3" w:rsidRDefault="003757FF"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 xml:space="preserve">Data is a collection of numbers represented as bytes that are in turn </w:t>
      </w:r>
      <w:r w:rsidR="007D296D" w:rsidRPr="007703C3">
        <w:rPr>
          <w:rFonts w:ascii="Arial" w:hAnsi="Arial" w:cs="Arial"/>
          <w:color w:val="161513"/>
          <w:shd w:val="clear" w:color="auto" w:fill="FFFFFF"/>
          <w:lang w:val="en-US"/>
        </w:rPr>
        <w:t>composed of bits (binary digits) that can have the value one or zero. Data is processed by CPU, which uses logical operations to produce new data (output) from source data (input).</w:t>
      </w:r>
    </w:p>
    <w:p w14:paraId="7B5C86C5" w14:textId="77777777" w:rsidR="005B5F02" w:rsidRPr="007703C3" w:rsidRDefault="005B5F02"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4.3. Information</w:t>
      </w:r>
    </w:p>
    <w:p w14:paraId="48CF774E" w14:textId="203CF188" w:rsidR="003757FF" w:rsidRPr="007703C3" w:rsidRDefault="005B5F02"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nformation is data that has been processed in such a way as to be meaningful to the person who receives it. It is everything that is communicated.</w:t>
      </w:r>
    </w:p>
    <w:p w14:paraId="5D0AB789" w14:textId="4477FA78" w:rsidR="005B5F02" w:rsidRPr="007703C3" w:rsidRDefault="005B5F02"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3.4. Primary key</w:t>
      </w:r>
    </w:p>
    <w:p w14:paraId="49D0B45C" w14:textId="2FEC5A8A" w:rsidR="005B5F02" w:rsidRPr="007703C3" w:rsidRDefault="00852530"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is a key in relation database that is unique for each record. Primary keys typically appear as columns in relation database tables.</w:t>
      </w:r>
    </w:p>
    <w:p w14:paraId="195A3C4C" w14:textId="4A5B70C5" w:rsidR="00852530" w:rsidRPr="007703C3" w:rsidRDefault="00852530" w:rsidP="00220624">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3.5. Foreign key</w:t>
      </w:r>
    </w:p>
    <w:p w14:paraId="6E70F105" w14:textId="09007A4C" w:rsidR="00220624" w:rsidRPr="007703C3" w:rsidRDefault="00852530"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is a column or group of columns in a relation database table that provides a link between data in two table. It acts as a cross-reference between tables because</w:t>
      </w:r>
      <w:r w:rsidR="00D25A8A" w:rsidRPr="007703C3">
        <w:rPr>
          <w:rFonts w:ascii="Arial" w:hAnsi="Arial" w:cs="Arial"/>
          <w:color w:val="161513"/>
          <w:shd w:val="clear" w:color="auto" w:fill="FFFFFF"/>
          <w:lang w:val="en-US"/>
        </w:rPr>
        <w:t xml:space="preserve"> it references the primary key of another table, there by establishing a link between them.</w:t>
      </w:r>
    </w:p>
    <w:p w14:paraId="726074D9" w14:textId="796F8E5B" w:rsidR="00D25A8A" w:rsidRPr="007703C3" w:rsidRDefault="00D25A8A" w:rsidP="00852530">
      <w:pPr>
        <w:pStyle w:val="NormalWeb"/>
        <w:spacing w:before="240" w:beforeAutospacing="0" w:after="240" w:afterAutospacing="0"/>
        <w:rPr>
          <w:rFonts w:ascii="Arial" w:hAnsi="Arial" w:cs="Arial"/>
          <w:color w:val="161513"/>
          <w:shd w:val="clear" w:color="auto" w:fill="FFFFFF"/>
          <w:lang w:val="en-US"/>
        </w:rPr>
      </w:pPr>
    </w:p>
    <w:p w14:paraId="47B53E0E" w14:textId="30C83583" w:rsidR="00D25A8A" w:rsidRPr="007703C3" w:rsidRDefault="00D25A8A"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3.6. Table</w:t>
      </w:r>
    </w:p>
    <w:p w14:paraId="0BB9A9A0" w14:textId="7D3D12CE" w:rsidR="00D25A8A" w:rsidRPr="007703C3" w:rsidRDefault="00D25A8A"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is an arrangement of information in rows and columns containing cells that make comparing information easier.</w:t>
      </w:r>
    </w:p>
    <w:p w14:paraId="2B07704F" w14:textId="32DB5933" w:rsidR="00245F0B" w:rsidRPr="007703C3" w:rsidRDefault="00245F0B"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3.7. Entity</w:t>
      </w:r>
    </w:p>
    <w:p w14:paraId="23F9C355" w14:textId="60276215" w:rsidR="00245F0B" w:rsidRPr="007703C3" w:rsidRDefault="00245F0B"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n database, an entity can be a single thing, person, place or object. Data can be stored about such entities.</w:t>
      </w:r>
    </w:p>
    <w:p w14:paraId="61EAB471" w14:textId="5AB76A95" w:rsidR="00245F0B" w:rsidRPr="007703C3" w:rsidRDefault="00245F0B"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3.8. Attribute</w:t>
      </w:r>
    </w:p>
    <w:p w14:paraId="4980BB0F" w14:textId="192BE1D7" w:rsidR="00245F0B" w:rsidRPr="007703C3" w:rsidRDefault="00245F0B" w:rsidP="00852530">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defines the information about the entity that needs to be stored.</w:t>
      </w:r>
    </w:p>
    <w:p w14:paraId="4383C1AF" w14:textId="5A95ED62" w:rsidR="00245F0B" w:rsidRPr="007703C3" w:rsidRDefault="00245F0B" w:rsidP="00852530">
      <w:pPr>
        <w:pStyle w:val="NormalWeb"/>
        <w:spacing w:before="240" w:beforeAutospacing="0" w:after="240" w:afterAutospacing="0"/>
        <w:rPr>
          <w:rFonts w:ascii="Arial" w:hAnsi="Arial" w:cs="Arial"/>
          <w:color w:val="000000" w:themeColor="text1"/>
          <w:shd w:val="clear" w:color="auto" w:fill="FFFFFF"/>
          <w:lang w:val="en-US"/>
        </w:rPr>
      </w:pPr>
      <w:r w:rsidRPr="007703C3">
        <w:rPr>
          <w:rFonts w:ascii="Arial" w:hAnsi="Arial" w:cs="Arial"/>
          <w:color w:val="000000" w:themeColor="text1"/>
          <w:shd w:val="clear" w:color="auto" w:fill="FFFFFF"/>
          <w:lang w:val="en-US"/>
        </w:rPr>
        <w:lastRenderedPageBreak/>
        <w:t xml:space="preserve">2.3.8. </w:t>
      </w:r>
      <w:r w:rsidR="00CF22D4" w:rsidRPr="007703C3">
        <w:rPr>
          <w:rFonts w:ascii="Arial" w:hAnsi="Arial" w:cs="Arial"/>
          <w:color w:val="000000" w:themeColor="text1"/>
          <w:shd w:val="clear" w:color="auto" w:fill="FFFFFF"/>
          <w:lang w:val="en-US"/>
        </w:rPr>
        <w:t>Context Diagram</w:t>
      </w:r>
    </w:p>
    <w:p w14:paraId="44C09C86" w14:textId="1F7A39FD" w:rsidR="00CF22D4" w:rsidRPr="007703C3" w:rsidRDefault="00CF22D4" w:rsidP="00852530">
      <w:pPr>
        <w:pStyle w:val="NormalWeb"/>
        <w:spacing w:before="240" w:beforeAutospacing="0" w:after="240" w:afterAutospacing="0"/>
        <w:rPr>
          <w:rFonts w:ascii="Arial" w:hAnsi="Arial" w:cs="Arial"/>
          <w:color w:val="202124"/>
          <w:shd w:val="clear" w:color="auto" w:fill="FFFFFF"/>
        </w:rPr>
      </w:pPr>
      <w:r w:rsidRPr="007703C3">
        <w:rPr>
          <w:rFonts w:ascii="Arial" w:hAnsi="Arial" w:cs="Arial"/>
          <w:color w:val="202124"/>
          <w:shd w:val="clear" w:color="auto" w:fill="FFFFFF"/>
        </w:rPr>
        <w:t>Context diagrams focus on how external entities interact with your system. It's the most basic form of a data flow diagram, providing a broad view of the system and external entities in an easily digestible way. Because of its simplicity, it's sometimes called a level 0 data flow diagram.</w:t>
      </w:r>
    </w:p>
    <w:p w14:paraId="2F0F566F" w14:textId="17655527" w:rsidR="00CF22D4" w:rsidRPr="007703C3" w:rsidRDefault="00CF22D4" w:rsidP="00852530">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2.7. Review the pass studies</w:t>
      </w:r>
    </w:p>
    <w:p w14:paraId="258079E8" w14:textId="400365C9" w:rsidR="00CF22D4" w:rsidRPr="007703C3" w:rsidRDefault="00CF22D4" w:rsidP="00852530">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Equivalence is generated in different ways depending on the means and technology of each</w:t>
      </w:r>
      <w:r w:rsidR="00E72F88" w:rsidRPr="007703C3">
        <w:rPr>
          <w:rFonts w:ascii="Arial" w:hAnsi="Arial" w:cs="Arial"/>
          <w:color w:val="202124"/>
          <w:shd w:val="clear" w:color="auto" w:fill="FFFFFF"/>
          <w:lang w:val="en-US"/>
        </w:rPr>
        <w:t xml:space="preserve"> country. Developed countries do it using technology while most of the developing countries do it manually or intelligently. For </w:t>
      </w:r>
      <w:r w:rsidR="003C035C" w:rsidRPr="007703C3">
        <w:rPr>
          <w:rFonts w:ascii="Arial" w:hAnsi="Arial" w:cs="Arial"/>
          <w:color w:val="202124"/>
          <w:shd w:val="clear" w:color="auto" w:fill="FFFFFF"/>
          <w:lang w:val="en-US"/>
        </w:rPr>
        <w:t>example,</w:t>
      </w:r>
      <w:r w:rsidR="00E72F88" w:rsidRPr="007703C3">
        <w:rPr>
          <w:rFonts w:ascii="Arial" w:hAnsi="Arial" w:cs="Arial"/>
          <w:color w:val="202124"/>
          <w:shd w:val="clear" w:color="auto" w:fill="FFFFFF"/>
          <w:lang w:val="en-US"/>
        </w:rPr>
        <w:t xml:space="preserve"> in Kenya, when you met all the condition for equating your degree, you must </w:t>
      </w:r>
      <w:r w:rsidR="003C035C" w:rsidRPr="007703C3">
        <w:rPr>
          <w:rFonts w:ascii="Arial" w:hAnsi="Arial" w:cs="Arial"/>
          <w:color w:val="202124"/>
          <w:shd w:val="clear" w:color="auto" w:fill="FFFFFF"/>
          <w:lang w:val="en-US"/>
        </w:rPr>
        <w:t xml:space="preserve">submit all document to the Chief Executive Officer, Kenya national Examinations Council. In Chad, the applicant </w:t>
      </w:r>
      <w:r w:rsidR="00494015" w:rsidRPr="007703C3">
        <w:rPr>
          <w:rFonts w:ascii="Arial" w:hAnsi="Arial" w:cs="Arial"/>
          <w:color w:val="202124"/>
          <w:shd w:val="clear" w:color="auto" w:fill="FFFFFF"/>
          <w:lang w:val="en-US"/>
        </w:rPr>
        <w:t>has to go to ONECS for submitting their document by handy. In Pakistan they use computerized system where they submit all the required information online. Here, in Rwanda they use computerized system but its not access</w:t>
      </w:r>
      <w:r w:rsidR="00162BBE" w:rsidRPr="007703C3">
        <w:rPr>
          <w:rFonts w:ascii="Arial" w:hAnsi="Arial" w:cs="Arial"/>
          <w:color w:val="202124"/>
          <w:shd w:val="clear" w:color="auto" w:fill="FFFFFF"/>
          <w:lang w:val="en-US"/>
        </w:rPr>
        <w:t>ible online by foreign students.</w:t>
      </w:r>
    </w:p>
    <w:p w14:paraId="5D649E65" w14:textId="4B7D1690" w:rsidR="00162BBE" w:rsidRPr="007703C3" w:rsidRDefault="00162BBE" w:rsidP="00852530">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2.8. Critical review</w:t>
      </w:r>
    </w:p>
    <w:p w14:paraId="18D7603E" w14:textId="793FD724" w:rsidR="00162BBE" w:rsidRPr="007703C3" w:rsidRDefault="00162BBE" w:rsidP="00852530">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here are so many things that can be critical in using current system, the following are some of them.</w:t>
      </w:r>
    </w:p>
    <w:p w14:paraId="2D869F34" w14:textId="11A9572A" w:rsidR="00E80605" w:rsidRPr="007703C3" w:rsidRDefault="00162BBE"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202124"/>
          <w:shd w:val="clear" w:color="auto" w:fill="FFFFFF"/>
          <w:lang w:val="en-US"/>
        </w:rPr>
        <w:t xml:space="preserve">First, waste of time and money: Here applicant spend a lot of time moving to HEC or Irembo </w:t>
      </w:r>
      <w:r w:rsidR="00FF35F3" w:rsidRPr="007703C3">
        <w:rPr>
          <w:rFonts w:ascii="Arial" w:hAnsi="Arial" w:cs="Arial"/>
          <w:color w:val="202124"/>
          <w:shd w:val="clear" w:color="auto" w:fill="FFFFFF"/>
          <w:lang w:val="en-US"/>
        </w:rPr>
        <w:t>to see and ask for applying for equivalence certificate at the same time it consumes their money that the use in transport going to that office, it seems difficult cause some of the applicants are far way</w:t>
      </w:r>
      <w:r w:rsidR="00FF35F3" w:rsidRPr="007703C3">
        <w:rPr>
          <w:rFonts w:ascii="Arial" w:hAnsi="Arial" w:cs="Arial"/>
          <w:color w:val="161513"/>
          <w:shd w:val="clear" w:color="auto" w:fill="FFFFFF"/>
          <w:lang w:val="en-US"/>
        </w:rPr>
        <w:t xml:space="preserve"> of HEC office or Irembo.</w:t>
      </w:r>
    </w:p>
    <w:p w14:paraId="2881989D" w14:textId="1DAF965B" w:rsidR="00FF35F3" w:rsidRPr="007703C3" w:rsidRDefault="000765D7"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Second, some of the vital documents can be lost because of the filing system.</w:t>
      </w:r>
    </w:p>
    <w:p w14:paraId="7427F50D" w14:textId="04A228C4" w:rsidR="000765D7" w:rsidRPr="007703C3" w:rsidRDefault="000765D7"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Third, when you are looking for some information in the file it requires much time to get it specially when the file gets large</w:t>
      </w:r>
      <w:r w:rsidR="002F748C" w:rsidRPr="007703C3">
        <w:rPr>
          <w:rFonts w:ascii="Arial" w:hAnsi="Arial" w:cs="Arial"/>
          <w:color w:val="161513"/>
          <w:shd w:val="clear" w:color="auto" w:fill="FFFFFF"/>
          <w:lang w:val="en-US"/>
        </w:rPr>
        <w:t>r.</w:t>
      </w:r>
    </w:p>
    <w:p w14:paraId="5C02ACA9" w14:textId="471A817B" w:rsidR="002F748C" w:rsidRPr="007703C3" w:rsidRDefault="002F748C"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By using current system, it will require a large space in storing the file. It can also cause a damage of documents due to fire or rain incident.</w:t>
      </w:r>
    </w:p>
    <w:p w14:paraId="16474A76" w14:textId="77777777" w:rsidR="00336BF1" w:rsidRPr="007703C3" w:rsidRDefault="00336BF1" w:rsidP="00FF35F3">
      <w:pPr>
        <w:pStyle w:val="NormalWeb"/>
        <w:spacing w:before="240" w:beforeAutospacing="0" w:after="240" w:afterAutospacing="0"/>
        <w:rPr>
          <w:rFonts w:ascii="Arial" w:hAnsi="Arial" w:cs="Arial"/>
          <w:color w:val="161513"/>
          <w:shd w:val="clear" w:color="auto" w:fill="FFFFFF"/>
          <w:lang w:val="en-US"/>
        </w:rPr>
      </w:pPr>
    </w:p>
    <w:p w14:paraId="50A62EF9" w14:textId="77777777" w:rsidR="00336BF1" w:rsidRPr="007703C3" w:rsidRDefault="00336BF1" w:rsidP="00FF35F3">
      <w:pPr>
        <w:pStyle w:val="NormalWeb"/>
        <w:spacing w:before="240" w:beforeAutospacing="0" w:after="240" w:afterAutospacing="0"/>
        <w:rPr>
          <w:rFonts w:ascii="Arial" w:hAnsi="Arial" w:cs="Arial"/>
          <w:color w:val="161513"/>
          <w:shd w:val="clear" w:color="auto" w:fill="FFFFFF"/>
          <w:lang w:val="en-US"/>
        </w:rPr>
      </w:pPr>
    </w:p>
    <w:p w14:paraId="5EE6138A" w14:textId="48005ABF" w:rsidR="002F748C" w:rsidRPr="007703C3" w:rsidRDefault="002F748C"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2.9. Proposed System</w:t>
      </w:r>
    </w:p>
    <w:p w14:paraId="208C46C0" w14:textId="48934641" w:rsidR="002F748C" w:rsidRPr="007703C3" w:rsidRDefault="002F748C"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Proposed system is expected to be more accurate, efficient and less consuming than exist</w:t>
      </w:r>
      <w:r w:rsidR="00336BF1" w:rsidRPr="007703C3">
        <w:rPr>
          <w:rFonts w:ascii="Arial" w:hAnsi="Arial" w:cs="Arial"/>
          <w:color w:val="161513"/>
          <w:shd w:val="clear" w:color="auto" w:fill="FFFFFF"/>
          <w:lang w:val="en-US"/>
        </w:rPr>
        <w:t>ing one. All the criticized points in the existing system will be handled sometimes, and sometimes its accessible online only by Rwandan student.</w:t>
      </w:r>
      <w:r w:rsidR="001D7AC3" w:rsidRPr="007703C3">
        <w:rPr>
          <w:rFonts w:ascii="Arial" w:hAnsi="Arial" w:cs="Arial"/>
          <w:color w:val="161513"/>
          <w:shd w:val="clear" w:color="auto" w:fill="FFFFFF"/>
          <w:lang w:val="en-US"/>
        </w:rPr>
        <w:t xml:space="preserve"> The need for the new system is to work effectively and solve the critics discovered in the current system. The proposed system will facilitate the applicants to apply online, to track their documents and its accessible by everyone all around the wo</w:t>
      </w:r>
      <w:r w:rsidR="00FD0CA5" w:rsidRPr="007703C3">
        <w:rPr>
          <w:rFonts w:ascii="Arial" w:hAnsi="Arial" w:cs="Arial"/>
          <w:color w:val="161513"/>
          <w:shd w:val="clear" w:color="auto" w:fill="FFFFFF"/>
          <w:lang w:val="en-US"/>
        </w:rPr>
        <w:t>rl</w:t>
      </w:r>
      <w:r w:rsidR="001D7AC3" w:rsidRPr="007703C3">
        <w:rPr>
          <w:rFonts w:ascii="Arial" w:hAnsi="Arial" w:cs="Arial"/>
          <w:color w:val="161513"/>
          <w:shd w:val="clear" w:color="auto" w:fill="FFFFFF"/>
          <w:lang w:val="en-US"/>
        </w:rPr>
        <w:t xml:space="preserve">d. </w:t>
      </w:r>
      <w:r w:rsidR="00FD0CA5" w:rsidRPr="007703C3">
        <w:rPr>
          <w:rFonts w:ascii="Arial" w:hAnsi="Arial" w:cs="Arial"/>
          <w:color w:val="161513"/>
          <w:shd w:val="clear" w:color="auto" w:fill="FFFFFF"/>
          <w:lang w:val="en-US"/>
        </w:rPr>
        <w:t>Also,</w:t>
      </w:r>
      <w:r w:rsidR="001D7AC3" w:rsidRPr="007703C3">
        <w:rPr>
          <w:rFonts w:ascii="Arial" w:hAnsi="Arial" w:cs="Arial"/>
          <w:color w:val="161513"/>
          <w:shd w:val="clear" w:color="auto" w:fill="FFFFFF"/>
          <w:lang w:val="en-US"/>
        </w:rPr>
        <w:t xml:space="preserve"> this system will secure all the activities </w:t>
      </w:r>
      <w:r w:rsidR="00FD0CA5" w:rsidRPr="007703C3">
        <w:rPr>
          <w:rFonts w:ascii="Arial" w:hAnsi="Arial" w:cs="Arial"/>
          <w:color w:val="161513"/>
          <w:shd w:val="clear" w:color="auto" w:fill="FFFFFF"/>
          <w:lang w:val="en-US"/>
        </w:rPr>
        <w:t xml:space="preserve">by recording them in database. There </w:t>
      </w:r>
      <w:r w:rsidR="00262035" w:rsidRPr="007703C3">
        <w:rPr>
          <w:rFonts w:ascii="Arial" w:hAnsi="Arial" w:cs="Arial"/>
          <w:color w:val="161513"/>
          <w:shd w:val="clear" w:color="auto" w:fill="FFFFFF"/>
          <w:lang w:val="en-US"/>
        </w:rPr>
        <w:t>is</w:t>
      </w:r>
      <w:r w:rsidR="00FD0CA5" w:rsidRPr="007703C3">
        <w:rPr>
          <w:rFonts w:ascii="Arial" w:hAnsi="Arial" w:cs="Arial"/>
          <w:color w:val="161513"/>
          <w:shd w:val="clear" w:color="auto" w:fill="FFFFFF"/>
          <w:lang w:val="en-US"/>
        </w:rPr>
        <w:t xml:space="preserve"> will be an option of restoring deleted file by doing a backup.</w:t>
      </w:r>
    </w:p>
    <w:p w14:paraId="0397474A" w14:textId="4FB00398" w:rsidR="00FD0CA5" w:rsidRPr="007703C3" w:rsidRDefault="00FD0CA5"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lastRenderedPageBreak/>
        <w:t>2.10. Summary</w:t>
      </w:r>
    </w:p>
    <w:p w14:paraId="2E86CB9E" w14:textId="3F562C1E" w:rsidR="00FD0CA5" w:rsidRPr="007703C3" w:rsidRDefault="00FD0CA5"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 xml:space="preserve">This chapter has been providing an easy way of tracking the equivalence and managing </w:t>
      </w:r>
      <w:r w:rsidR="00262035" w:rsidRPr="007703C3">
        <w:rPr>
          <w:rFonts w:ascii="Arial" w:hAnsi="Arial" w:cs="Arial"/>
          <w:color w:val="161513"/>
          <w:shd w:val="clear" w:color="auto" w:fill="FFFFFF"/>
          <w:lang w:val="en-US"/>
        </w:rPr>
        <w:t>the applicant’s information regarding to his/her degree. We did that by referring to what other people have done about it, by seeing the technology they used and also by trying to see the challenges they faced in order to learn from them and make some improvements.</w:t>
      </w:r>
    </w:p>
    <w:p w14:paraId="67E7612C" w14:textId="3287D2DD"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1FB1481F" w14:textId="6F288CF3"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01B42F42" w14:textId="78859685"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37EC5837" w14:textId="0101161E"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21BA321A" w14:textId="7F20C192"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26AEF73D" w14:textId="214F9E54"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0679B4B7" w14:textId="06168CCD"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2A24506B" w14:textId="4E2DD856"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4FD12F50" w14:textId="2710E243"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4DC4E1C8" w14:textId="15168D66"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1D3B506F" w14:textId="078965A7"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3D0D7B67" w14:textId="4944000D"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50C2C033" w14:textId="5A543752"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6BDB39F9" w14:textId="544C08F5"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04007074" w14:textId="1FE6D6A1"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75C492B6" w14:textId="113D411D"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75F7A5B6" w14:textId="389D2F74"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01324432" w14:textId="006ED77C"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2D97E827" w14:textId="37B1F510"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p>
    <w:p w14:paraId="411338EF" w14:textId="2B593B77"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Chapter 3. RESEARCH DESIGN AND METHODOLOGY</w:t>
      </w:r>
    </w:p>
    <w:p w14:paraId="194B1049" w14:textId="70528C00" w:rsidR="003121A7" w:rsidRPr="007703C3" w:rsidRDefault="003121A7"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3.1- Introduction</w:t>
      </w:r>
    </w:p>
    <w:p w14:paraId="7AA07C3F" w14:textId="205AC955" w:rsidR="00CB009B" w:rsidRPr="007703C3" w:rsidRDefault="007E1940"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 xml:space="preserve">This chapter discuss the different methods used to collect the required and relevant data to the research work. It outlines the study design, analysis, an interpretation of the collected data and the techniques used to collect them. This chapter also </w:t>
      </w:r>
      <w:r w:rsidRPr="007703C3">
        <w:rPr>
          <w:rFonts w:ascii="Arial" w:hAnsi="Arial" w:cs="Arial"/>
          <w:color w:val="161513"/>
          <w:shd w:val="clear" w:color="auto" w:fill="FFFFFF"/>
          <w:lang w:val="en-US"/>
        </w:rPr>
        <w:lastRenderedPageBreak/>
        <w:t>presents the software development model used to cover all the necessar</w:t>
      </w:r>
      <w:r w:rsidR="00CB009B" w:rsidRPr="007703C3">
        <w:rPr>
          <w:rFonts w:ascii="Arial" w:hAnsi="Arial" w:cs="Arial"/>
          <w:color w:val="161513"/>
          <w:shd w:val="clear" w:color="auto" w:fill="FFFFFF"/>
          <w:lang w:val="en-US"/>
        </w:rPr>
        <w:t>y phases to achieve the development of the new proposed system. Moreover, in this chapter, the system analysis and requirements of this new system will be clearly discussed.</w:t>
      </w:r>
    </w:p>
    <w:p w14:paraId="55EA8384" w14:textId="334203D0" w:rsidR="00CB009B" w:rsidRPr="007703C3" w:rsidRDefault="00CB009B"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3.2. Data Collection Techniques</w:t>
      </w:r>
    </w:p>
    <w:p w14:paraId="751B4C10" w14:textId="74B355D0" w:rsidR="00CB009B" w:rsidRPr="007703C3" w:rsidRDefault="00CB009B"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 xml:space="preserve">Information you gather can come from a range </w:t>
      </w:r>
      <w:r w:rsidR="00D21584" w:rsidRPr="007703C3">
        <w:rPr>
          <w:rFonts w:ascii="Arial" w:hAnsi="Arial" w:cs="Arial"/>
          <w:color w:val="161513"/>
          <w:shd w:val="clear" w:color="auto" w:fill="FFFFFF"/>
          <w:lang w:val="en-US"/>
        </w:rPr>
        <w:t>of sources. There are a variety of techniques to use when gathering primary data. Listed below are some of the most common data collection techniques.</w:t>
      </w:r>
    </w:p>
    <w:p w14:paraId="1EF01443" w14:textId="59339F39" w:rsidR="00D21584" w:rsidRPr="007703C3" w:rsidRDefault="00D21584"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3.2.1. Observation</w:t>
      </w:r>
    </w:p>
    <w:p w14:paraId="34C6E07F" w14:textId="77777777" w:rsidR="00615D8E" w:rsidRPr="007703C3" w:rsidRDefault="00D21584"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is the action or process of carefully watching someone or something. By observing, I tried to analyze and examine the process that applicants go through</w:t>
      </w:r>
      <w:r w:rsidR="00615D8E" w:rsidRPr="007703C3">
        <w:rPr>
          <w:rFonts w:ascii="Arial" w:hAnsi="Arial" w:cs="Arial"/>
          <w:color w:val="161513"/>
          <w:shd w:val="clear" w:color="auto" w:fill="FFFFFF"/>
          <w:lang w:val="en-US"/>
        </w:rPr>
        <w:t xml:space="preserve"> at Higher Education Council to find the equivalence certificate. Then I found that there is many problems to be solved like wastage of time and money, data insecurity.</w:t>
      </w:r>
    </w:p>
    <w:p w14:paraId="19F00F36" w14:textId="77777777" w:rsidR="00D751C2" w:rsidRPr="007703C3" w:rsidRDefault="00615D8E"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3.2.2. Internet research</w:t>
      </w:r>
    </w:p>
    <w:p w14:paraId="2C702AD8" w14:textId="755F405D" w:rsidR="00D21584" w:rsidRPr="007703C3" w:rsidRDefault="00D751C2"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It is a wonderful resource. It has all the information</w:t>
      </w:r>
      <w:r w:rsidR="00D21584" w:rsidRPr="007703C3">
        <w:rPr>
          <w:rFonts w:ascii="Arial" w:hAnsi="Arial" w:cs="Arial"/>
          <w:color w:val="161513"/>
          <w:shd w:val="clear" w:color="auto" w:fill="FFFFFF"/>
          <w:lang w:val="en-US"/>
        </w:rPr>
        <w:t xml:space="preserve"> </w:t>
      </w:r>
      <w:r w:rsidR="00FF0A46" w:rsidRPr="007703C3">
        <w:rPr>
          <w:rFonts w:ascii="Arial" w:hAnsi="Arial" w:cs="Arial"/>
          <w:color w:val="161513"/>
          <w:shd w:val="clear" w:color="auto" w:fill="FFFFFF"/>
          <w:lang w:val="en-US"/>
        </w:rPr>
        <w:t>that a person are likely to need about topic. Internet research can be a very effective and it is a way to finding the information that you need. So, we tried to see how other country use to generate the equivalence to students obtained their qualifications from abroad.</w:t>
      </w:r>
    </w:p>
    <w:p w14:paraId="623521C0" w14:textId="414449B6" w:rsidR="00FF0A46" w:rsidRPr="007703C3" w:rsidRDefault="00877372" w:rsidP="00FF35F3">
      <w:pPr>
        <w:pStyle w:val="NormalWeb"/>
        <w:spacing w:before="240" w:beforeAutospacing="0" w:after="240" w:afterAutospacing="0"/>
        <w:rPr>
          <w:rFonts w:ascii="Arial" w:hAnsi="Arial" w:cs="Arial"/>
          <w:color w:val="161513"/>
          <w:shd w:val="clear" w:color="auto" w:fill="FFFFFF"/>
          <w:lang w:val="en-US"/>
        </w:rPr>
      </w:pPr>
      <w:r w:rsidRPr="007703C3">
        <w:rPr>
          <w:rFonts w:ascii="Arial" w:hAnsi="Arial" w:cs="Arial"/>
          <w:color w:val="161513"/>
          <w:shd w:val="clear" w:color="auto" w:fill="FFFFFF"/>
          <w:lang w:val="en-US"/>
        </w:rPr>
        <w:t>3.2.3. Interview</w:t>
      </w:r>
    </w:p>
    <w:p w14:paraId="73CCB271" w14:textId="1CF6C65A" w:rsidR="00877372" w:rsidRPr="007703C3" w:rsidRDefault="00877372" w:rsidP="00FF35F3">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rPr>
        <w:t>An interview is a procedure designed to obtain information from a person through oral responses to oral inquiries. An interview is a face-to-face conversation between the interviewer and the interviewee, where the interviewer seeks replies from the interviewee for choosing a potential human resource.</w:t>
      </w:r>
      <w:r w:rsidRPr="007703C3">
        <w:rPr>
          <w:rFonts w:ascii="Arial" w:hAnsi="Arial" w:cs="Arial"/>
          <w:color w:val="202124"/>
          <w:shd w:val="clear" w:color="auto" w:fill="FFFFFF"/>
          <w:lang w:val="en-US"/>
        </w:rPr>
        <w:t xml:space="preserve"> So, this technique was used to know the feelings of applicants about the Service given by HEC. We tried to listen </w:t>
      </w:r>
      <w:r w:rsidR="00185C2C" w:rsidRPr="007703C3">
        <w:rPr>
          <w:rFonts w:ascii="Arial" w:hAnsi="Arial" w:cs="Arial"/>
          <w:color w:val="202124"/>
          <w:shd w:val="clear" w:color="auto" w:fill="FFFFFF"/>
          <w:lang w:val="en-US"/>
        </w:rPr>
        <w:t>to their ideas by asking them what the changes they need that must be made. We chose to use this technique in order to check if our project can meet their needs.</w:t>
      </w:r>
    </w:p>
    <w:p w14:paraId="42242A3C" w14:textId="79774651" w:rsidR="00185C2C" w:rsidRPr="007703C3" w:rsidRDefault="00185C2C" w:rsidP="00FF35F3">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3.3. Software Engineering Methods</w:t>
      </w:r>
    </w:p>
    <w:p w14:paraId="6FD18915" w14:textId="485B1D2F" w:rsidR="00185C2C" w:rsidRPr="007703C3" w:rsidRDefault="00185C2C" w:rsidP="00FF35F3">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 xml:space="preserve">According to the institute of electrical and electronics engineers (IEEE), </w:t>
      </w:r>
      <w:r w:rsidR="00196026" w:rsidRPr="007703C3">
        <w:rPr>
          <w:rFonts w:ascii="Arial" w:hAnsi="Arial" w:cs="Arial"/>
          <w:color w:val="202124"/>
          <w:shd w:val="clear" w:color="auto" w:fill="FFFFFF"/>
          <w:lang w:val="en-US"/>
        </w:rPr>
        <w:t xml:space="preserve">software engineering means applying the principles of engineering to the software development field. </w:t>
      </w:r>
      <w:r w:rsidR="00196026" w:rsidRPr="007703C3">
        <w:rPr>
          <w:rFonts w:ascii="Arial" w:hAnsi="Arial" w:cs="Arial"/>
          <w:color w:val="202124"/>
          <w:shd w:val="clear" w:color="auto" w:fill="FFFFFF"/>
        </w:rPr>
        <w:t>Software engineers apply engineering principles and knowledge of programming languages to build software solutions for end users</w:t>
      </w:r>
      <w:r w:rsidR="00196026" w:rsidRPr="007703C3">
        <w:rPr>
          <w:rFonts w:ascii="Arial" w:hAnsi="Arial" w:cs="Arial"/>
          <w:color w:val="202124"/>
          <w:shd w:val="clear" w:color="auto" w:fill="FFFFFF"/>
          <w:lang w:val="en-US"/>
        </w:rPr>
        <w:t>.</w:t>
      </w:r>
    </w:p>
    <w:p w14:paraId="6A7B8297" w14:textId="30881C68" w:rsidR="00196026" w:rsidRPr="007703C3" w:rsidRDefault="00196026" w:rsidP="00FF35F3">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3.3.1. Iterative model</w:t>
      </w:r>
    </w:p>
    <w:p w14:paraId="70B6958C" w14:textId="224524A7" w:rsidR="00196026" w:rsidRPr="007703C3" w:rsidRDefault="00E10527" w:rsidP="00FF35F3">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rPr>
        <w:t>The iterative model is a particular implementation of a software development life cycle (SDLC) that focuses on an initial, simplified implementation, which then progressively gains more complexity and a broader feature set until the final system is complete.</w:t>
      </w:r>
      <w:r w:rsidRPr="007703C3">
        <w:rPr>
          <w:rFonts w:ascii="Arial" w:hAnsi="Arial" w:cs="Arial"/>
          <w:color w:val="202124"/>
          <w:shd w:val="clear" w:color="auto" w:fill="FFFFFF"/>
          <w:lang w:val="en-US"/>
        </w:rPr>
        <w:t xml:space="preserve"> The basic ideas behind this method is to develop a system through repeated cycles (iterative) and in smaller portions at a time (incremental).</w:t>
      </w:r>
    </w:p>
    <w:p w14:paraId="519BEA8A" w14:textId="2E2D10D1" w:rsidR="00962409" w:rsidRPr="007703C3" w:rsidRDefault="00962409" w:rsidP="00FF35F3">
      <w:pPr>
        <w:pStyle w:val="NormalWeb"/>
        <w:spacing w:before="240" w:beforeAutospacing="0" w:after="240" w:afterAutospacing="0"/>
        <w:rPr>
          <w:rFonts w:ascii="Arial" w:hAnsi="Arial" w:cs="Arial"/>
          <w:b/>
          <w:bCs/>
          <w:color w:val="202124"/>
          <w:shd w:val="clear" w:color="auto" w:fill="FFFFFF"/>
          <w:lang w:val="en-US"/>
        </w:rPr>
      </w:pPr>
      <w:r w:rsidRPr="007703C3">
        <w:rPr>
          <w:rFonts w:ascii="Arial" w:hAnsi="Arial" w:cs="Arial"/>
          <w:b/>
          <w:bCs/>
          <w:color w:val="202124"/>
          <w:shd w:val="clear" w:color="auto" w:fill="FFFFFF"/>
          <w:lang w:val="en-US"/>
        </w:rPr>
        <w:t>Advantages</w:t>
      </w:r>
    </w:p>
    <w:p w14:paraId="11EAE165" w14:textId="6D5CA675" w:rsidR="00962409" w:rsidRPr="007703C3" w:rsidRDefault="00962409" w:rsidP="00962409">
      <w:pPr>
        <w:pStyle w:val="NormalWeb"/>
        <w:numPr>
          <w:ilvl w:val="0"/>
          <w:numId w:val="3"/>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Results are obtained early and periodically</w:t>
      </w:r>
    </w:p>
    <w:p w14:paraId="166ABF1B" w14:textId="6E80A41F" w:rsidR="00962409" w:rsidRPr="007703C3" w:rsidRDefault="00962409" w:rsidP="00962409">
      <w:pPr>
        <w:pStyle w:val="NormalWeb"/>
        <w:numPr>
          <w:ilvl w:val="0"/>
          <w:numId w:val="3"/>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lastRenderedPageBreak/>
        <w:t>Parallel development can be planned</w:t>
      </w:r>
    </w:p>
    <w:p w14:paraId="5825374A" w14:textId="3ED97F60" w:rsidR="00962409" w:rsidRPr="007703C3" w:rsidRDefault="00962409" w:rsidP="00962409">
      <w:pPr>
        <w:pStyle w:val="NormalWeb"/>
        <w:numPr>
          <w:ilvl w:val="0"/>
          <w:numId w:val="3"/>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Progress can be measured</w:t>
      </w:r>
    </w:p>
    <w:p w14:paraId="38F86436" w14:textId="662A8016" w:rsidR="00962409" w:rsidRPr="007703C3" w:rsidRDefault="00962409" w:rsidP="00962409">
      <w:pPr>
        <w:pStyle w:val="NormalWeb"/>
        <w:numPr>
          <w:ilvl w:val="0"/>
          <w:numId w:val="3"/>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Less costly to change scope/ requirements</w:t>
      </w:r>
    </w:p>
    <w:p w14:paraId="0780BC17" w14:textId="280160F6" w:rsidR="00962409" w:rsidRPr="007703C3" w:rsidRDefault="00962409" w:rsidP="00962409">
      <w:pPr>
        <w:pStyle w:val="NormalWeb"/>
        <w:numPr>
          <w:ilvl w:val="0"/>
          <w:numId w:val="3"/>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Testing and debugging during smaller iteration is easy</w:t>
      </w:r>
    </w:p>
    <w:p w14:paraId="57F17C75" w14:textId="49911279" w:rsidR="00962409" w:rsidRPr="007703C3" w:rsidRDefault="00962409" w:rsidP="00962409">
      <w:pPr>
        <w:pStyle w:val="NormalWeb"/>
        <w:spacing w:before="240" w:beforeAutospacing="0" w:after="240" w:afterAutospacing="0"/>
        <w:rPr>
          <w:rFonts w:ascii="Arial" w:hAnsi="Arial" w:cs="Arial"/>
          <w:b/>
          <w:bCs/>
          <w:color w:val="202124"/>
          <w:shd w:val="clear" w:color="auto" w:fill="FFFFFF"/>
          <w:lang w:val="en-US"/>
        </w:rPr>
      </w:pPr>
      <w:r w:rsidRPr="007703C3">
        <w:rPr>
          <w:rFonts w:ascii="Arial" w:hAnsi="Arial" w:cs="Arial"/>
          <w:b/>
          <w:bCs/>
          <w:color w:val="202124"/>
          <w:shd w:val="clear" w:color="auto" w:fill="FFFFFF"/>
          <w:lang w:val="en-US"/>
        </w:rPr>
        <w:t>Disadvantages</w:t>
      </w:r>
    </w:p>
    <w:p w14:paraId="5D7E7DC7" w14:textId="4069E873" w:rsidR="00962409" w:rsidRPr="007703C3" w:rsidRDefault="00962409" w:rsidP="00962409">
      <w:pPr>
        <w:pStyle w:val="NormalWeb"/>
        <w:numPr>
          <w:ilvl w:val="0"/>
          <w:numId w:val="4"/>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More resource may be required</w:t>
      </w:r>
    </w:p>
    <w:p w14:paraId="3A074B56" w14:textId="163FA396" w:rsidR="00962409" w:rsidRPr="007703C3" w:rsidRDefault="00962409" w:rsidP="00962409">
      <w:pPr>
        <w:pStyle w:val="NormalWeb"/>
        <w:numPr>
          <w:ilvl w:val="0"/>
          <w:numId w:val="4"/>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Although cost of change is lesser, but it is suitable for changing requirements</w:t>
      </w:r>
    </w:p>
    <w:p w14:paraId="22736DD0" w14:textId="4DA403F2" w:rsidR="00962409" w:rsidRPr="007703C3" w:rsidRDefault="00962409" w:rsidP="00962409">
      <w:pPr>
        <w:pStyle w:val="NormalWeb"/>
        <w:numPr>
          <w:ilvl w:val="0"/>
          <w:numId w:val="4"/>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More management attention is required</w:t>
      </w:r>
    </w:p>
    <w:p w14:paraId="283844DD" w14:textId="58962334" w:rsidR="00962409" w:rsidRPr="007703C3" w:rsidRDefault="00962409" w:rsidP="00962409">
      <w:pPr>
        <w:pStyle w:val="NormalWeb"/>
        <w:numPr>
          <w:ilvl w:val="0"/>
          <w:numId w:val="4"/>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Defining increments may require definition of complete system</w:t>
      </w:r>
    </w:p>
    <w:p w14:paraId="12D15909" w14:textId="6EBEE0F7" w:rsidR="00962409" w:rsidRPr="007703C3" w:rsidRDefault="00962409" w:rsidP="00962409">
      <w:pPr>
        <w:pStyle w:val="NormalWeb"/>
        <w:numPr>
          <w:ilvl w:val="0"/>
          <w:numId w:val="4"/>
        </w:numPr>
        <w:spacing w:before="240" w:beforeAutospacing="0" w:after="240" w:afterAutospacing="0"/>
        <w:rPr>
          <w:rFonts w:ascii="Arial" w:hAnsi="Arial" w:cs="Arial"/>
          <w:b/>
          <w:bCs/>
          <w:color w:val="202124"/>
          <w:shd w:val="clear" w:color="auto" w:fill="FFFFFF"/>
          <w:lang w:val="en-US"/>
        </w:rPr>
      </w:pPr>
      <w:r w:rsidRPr="007703C3">
        <w:rPr>
          <w:rFonts w:ascii="Arial" w:hAnsi="Arial" w:cs="Arial"/>
          <w:color w:val="202124"/>
          <w:shd w:val="clear" w:color="auto" w:fill="FFFFFF"/>
          <w:lang w:val="en-US"/>
        </w:rPr>
        <w:t>Not suitable for smaller projects</w:t>
      </w:r>
    </w:p>
    <w:p w14:paraId="2BC95D57" w14:textId="27479B9C" w:rsidR="00962409" w:rsidRPr="007703C3" w:rsidRDefault="00962409" w:rsidP="00962409">
      <w:pPr>
        <w:pStyle w:val="NormalWeb"/>
        <w:spacing w:before="240" w:beforeAutospacing="0" w:after="240" w:afterAutospacing="0"/>
        <w:rPr>
          <w:rFonts w:ascii="Arial" w:hAnsi="Arial" w:cs="Arial"/>
          <w:b/>
          <w:bCs/>
          <w:color w:val="202124"/>
          <w:shd w:val="clear" w:color="auto" w:fill="FFFFFF"/>
          <w:lang w:val="en-US"/>
        </w:rPr>
      </w:pPr>
      <w:r w:rsidRPr="007703C3">
        <w:rPr>
          <w:rFonts w:ascii="Arial" w:hAnsi="Arial" w:cs="Arial"/>
          <w:b/>
          <w:bCs/>
          <w:color w:val="202124"/>
          <w:shd w:val="clear" w:color="auto" w:fill="FFFFFF"/>
          <w:lang w:val="en-US"/>
        </w:rPr>
        <w:t>Application</w:t>
      </w:r>
    </w:p>
    <w:p w14:paraId="01296673" w14:textId="5204F892" w:rsidR="00962409" w:rsidRPr="007703C3" w:rsidRDefault="00962409" w:rsidP="00962409">
      <w:pPr>
        <w:pStyle w:val="NormalWeb"/>
        <w:numPr>
          <w:ilvl w:val="0"/>
          <w:numId w:val="5"/>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Requirements of the complete system are clearly defined and understood</w:t>
      </w:r>
    </w:p>
    <w:p w14:paraId="0FB48F39" w14:textId="537CA390" w:rsidR="00962409" w:rsidRPr="007703C3" w:rsidRDefault="00962409" w:rsidP="00962409">
      <w:pPr>
        <w:pStyle w:val="NormalWeb"/>
        <w:numPr>
          <w:ilvl w:val="0"/>
          <w:numId w:val="5"/>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Major requirements must be defined; however, some functionality or requested enhancements may evolve with time</w:t>
      </w:r>
    </w:p>
    <w:p w14:paraId="23C0DD12" w14:textId="71E4D02C" w:rsidR="00962409" w:rsidRPr="007703C3" w:rsidRDefault="00962409" w:rsidP="00962409">
      <w:pPr>
        <w:pStyle w:val="NormalWeb"/>
        <w:numPr>
          <w:ilvl w:val="0"/>
          <w:numId w:val="5"/>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 xml:space="preserve"> There is a time to the market constraint</w:t>
      </w:r>
    </w:p>
    <w:p w14:paraId="72132064" w14:textId="49D76194" w:rsidR="00962409" w:rsidRPr="007703C3" w:rsidRDefault="00962409" w:rsidP="00962409">
      <w:pPr>
        <w:pStyle w:val="NormalWeb"/>
        <w:numPr>
          <w:ilvl w:val="0"/>
          <w:numId w:val="5"/>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A new technology is being used and is being learnt by the development team while working on the project</w:t>
      </w:r>
    </w:p>
    <w:p w14:paraId="61A49FF5" w14:textId="236675D1" w:rsidR="00962409" w:rsidRPr="007703C3" w:rsidRDefault="00962409" w:rsidP="00962409">
      <w:pPr>
        <w:pStyle w:val="NormalWeb"/>
        <w:numPr>
          <w:ilvl w:val="0"/>
          <w:numId w:val="5"/>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here are some high-risk feature and foals which may change in the future.</w:t>
      </w:r>
    </w:p>
    <w:p w14:paraId="2CC28D85" w14:textId="3EBC02CE" w:rsidR="00962409" w:rsidRPr="007703C3" w:rsidRDefault="00962409" w:rsidP="00962409">
      <w:pPr>
        <w:pStyle w:val="NormalWeb"/>
        <w:spacing w:before="240" w:beforeAutospacing="0" w:after="240" w:afterAutospacing="0"/>
        <w:rPr>
          <w:rFonts w:ascii="Arial" w:hAnsi="Arial" w:cs="Arial"/>
          <w:color w:val="202124"/>
          <w:shd w:val="clear" w:color="auto" w:fill="FFFFFF"/>
          <w:lang w:val="en-US"/>
        </w:rPr>
      </w:pPr>
    </w:p>
    <w:p w14:paraId="4DC46A5B" w14:textId="099E962E" w:rsidR="00962409" w:rsidRPr="007703C3" w:rsidRDefault="00962409"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3.6. Tools and Language to be used in software development</w:t>
      </w:r>
    </w:p>
    <w:p w14:paraId="23F40C00" w14:textId="4C32AB21" w:rsidR="00962409" w:rsidRPr="007703C3" w:rsidRDefault="00E75029" w:rsidP="00962409">
      <w:pPr>
        <w:pStyle w:val="NormalWeb"/>
        <w:spacing w:before="240" w:beforeAutospacing="0" w:after="240" w:afterAutospacing="0"/>
        <w:rPr>
          <w:rFonts w:ascii="Arial" w:hAnsi="Arial" w:cs="Arial"/>
          <w:color w:val="36344D"/>
          <w:spacing w:val="5"/>
          <w:shd w:val="clear" w:color="auto" w:fill="FFFFFF"/>
          <w:lang w:val="en-US"/>
        </w:rPr>
      </w:pPr>
      <w:r w:rsidRPr="007703C3">
        <w:rPr>
          <w:rFonts w:ascii="Arial" w:hAnsi="Arial" w:cs="Arial"/>
          <w:b/>
          <w:bCs/>
          <w:color w:val="202124"/>
          <w:shd w:val="clear" w:color="auto" w:fill="FFFFFF"/>
          <w:lang w:val="en-US"/>
        </w:rPr>
        <w:t>HTML</w:t>
      </w:r>
      <w:r w:rsidRPr="007703C3">
        <w:rPr>
          <w:rFonts w:ascii="Arial" w:hAnsi="Arial" w:cs="Arial"/>
          <w:color w:val="202124"/>
          <w:shd w:val="clear" w:color="auto" w:fill="FFFFFF"/>
          <w:lang w:val="en-US"/>
        </w:rPr>
        <w:t xml:space="preserve">: </w:t>
      </w:r>
      <w:r w:rsidRPr="007703C3">
        <w:rPr>
          <w:rFonts w:ascii="Arial" w:hAnsi="Arial" w:cs="Arial"/>
          <w:color w:val="36344D"/>
          <w:spacing w:val="5"/>
          <w:shd w:val="clear" w:color="auto" w:fill="FFFFFF"/>
        </w:rPr>
        <w:t>HTML, or </w:t>
      </w:r>
      <w:r w:rsidRPr="007703C3">
        <w:rPr>
          <w:rStyle w:val="Strong"/>
          <w:rFonts w:ascii="Arial" w:hAnsi="Arial" w:cs="Arial"/>
          <w:b w:val="0"/>
          <w:bCs w:val="0"/>
          <w:color w:val="36344D"/>
          <w:spacing w:val="5"/>
          <w:shd w:val="clear" w:color="auto" w:fill="FFFFFF"/>
        </w:rPr>
        <w:t>Hyper</w:t>
      </w:r>
      <w:r w:rsidRPr="007703C3">
        <w:rPr>
          <w:rStyle w:val="Strong"/>
          <w:rFonts w:ascii="Arial" w:hAnsi="Arial" w:cs="Arial"/>
          <w:b w:val="0"/>
          <w:bCs w:val="0"/>
          <w:color w:val="36344D"/>
          <w:spacing w:val="5"/>
          <w:shd w:val="clear" w:color="auto" w:fill="FFFFFF"/>
          <w:lang w:val="en-US"/>
        </w:rPr>
        <w:t>-</w:t>
      </w:r>
      <w:r w:rsidRPr="007703C3">
        <w:rPr>
          <w:rStyle w:val="Strong"/>
          <w:rFonts w:ascii="Arial" w:hAnsi="Arial" w:cs="Arial"/>
          <w:b w:val="0"/>
          <w:bCs w:val="0"/>
          <w:color w:val="36344D"/>
          <w:spacing w:val="5"/>
          <w:shd w:val="clear" w:color="auto" w:fill="FFFFFF"/>
        </w:rPr>
        <w:t>text Markup Language</w:t>
      </w:r>
      <w:r w:rsidRPr="007703C3">
        <w:rPr>
          <w:rFonts w:ascii="Arial" w:hAnsi="Arial" w:cs="Arial"/>
          <w:color w:val="36344D"/>
          <w:spacing w:val="5"/>
          <w:shd w:val="clear" w:color="auto" w:fill="FFFFFF"/>
        </w:rPr>
        <w:t>,</w:t>
      </w:r>
      <w:r w:rsidRPr="007703C3">
        <w:rPr>
          <w:rStyle w:val="Strong"/>
          <w:rFonts w:ascii="Arial" w:hAnsi="Arial" w:cs="Arial"/>
          <w:color w:val="36344D"/>
          <w:spacing w:val="5"/>
          <w:shd w:val="clear" w:color="auto" w:fill="FFFFFF"/>
        </w:rPr>
        <w:t> </w:t>
      </w:r>
      <w:r w:rsidRPr="007703C3">
        <w:rPr>
          <w:rFonts w:ascii="Arial" w:hAnsi="Arial" w:cs="Arial"/>
          <w:color w:val="36344D"/>
          <w:spacing w:val="5"/>
          <w:shd w:val="clear" w:color="auto" w:fill="FFFFFF"/>
        </w:rPr>
        <w:t>allows web users to create and structure sections, paragraphs, and links using elements, tags, and attributes. However, it’s worth noting that HTML is not considered a programming language as it can’t create dynamic functionality.</w:t>
      </w:r>
      <w:r w:rsidRPr="007703C3">
        <w:rPr>
          <w:rFonts w:ascii="Arial" w:hAnsi="Arial" w:cs="Arial"/>
          <w:color w:val="36344D"/>
          <w:spacing w:val="5"/>
          <w:shd w:val="clear" w:color="auto" w:fill="FFFFFF"/>
          <w:lang w:val="en-US"/>
        </w:rPr>
        <w:t xml:space="preserve"> Without HTML, a browser should not know how to display text as elements </w:t>
      </w:r>
      <w:r w:rsidR="00747356" w:rsidRPr="007703C3">
        <w:rPr>
          <w:rFonts w:ascii="Arial" w:hAnsi="Arial" w:cs="Arial"/>
          <w:color w:val="36344D"/>
          <w:spacing w:val="5"/>
          <w:shd w:val="clear" w:color="auto" w:fill="FFFFFF"/>
          <w:lang w:val="en-US"/>
        </w:rPr>
        <w:t>or load images or other elements.</w:t>
      </w:r>
    </w:p>
    <w:p w14:paraId="65536ABC" w14:textId="138FB009" w:rsidR="00747356" w:rsidRPr="007703C3" w:rsidRDefault="00747356" w:rsidP="00962409">
      <w:pPr>
        <w:pStyle w:val="NormalWeb"/>
        <w:spacing w:before="240" w:beforeAutospacing="0" w:after="240" w:afterAutospacing="0"/>
        <w:rPr>
          <w:rFonts w:ascii="Arial" w:hAnsi="Arial" w:cs="Arial"/>
          <w:color w:val="10162F"/>
          <w:shd w:val="clear" w:color="auto" w:fill="FFFFFF"/>
        </w:rPr>
      </w:pPr>
      <w:r w:rsidRPr="007703C3">
        <w:rPr>
          <w:rFonts w:ascii="Arial" w:hAnsi="Arial" w:cs="Arial"/>
          <w:b/>
          <w:bCs/>
          <w:color w:val="202124"/>
          <w:shd w:val="clear" w:color="auto" w:fill="FFFFFF"/>
          <w:lang w:val="en-US"/>
        </w:rPr>
        <w:t>CSS</w:t>
      </w:r>
      <w:r w:rsidRPr="007703C3">
        <w:rPr>
          <w:rFonts w:ascii="Arial" w:hAnsi="Arial" w:cs="Arial"/>
          <w:color w:val="202124"/>
          <w:shd w:val="clear" w:color="auto" w:fill="FFFFFF"/>
          <w:lang w:val="en-US"/>
        </w:rPr>
        <w:t>:</w:t>
      </w:r>
      <w:r w:rsidRPr="007703C3">
        <w:rPr>
          <w:rFonts w:ascii="Arial" w:hAnsi="Arial" w:cs="Arial"/>
          <w:color w:val="202124"/>
          <w:shd w:val="clear" w:color="auto" w:fill="FFFFFF"/>
        </w:rPr>
        <w:t xml:space="preserve"> is the acronym of “Cascading Style Sheets”. CSS is a computer language for laying out and structuring web pages (HTML or XML). This language contains coding elements and is composed of these “cascading style sheets” which are equally called CSS files (.css).</w:t>
      </w:r>
      <w:r w:rsidRPr="007703C3">
        <w:rPr>
          <w:rFonts w:ascii="Arial" w:hAnsi="Arial" w:cs="Arial"/>
          <w:color w:val="202124"/>
          <w:shd w:val="clear" w:color="auto" w:fill="FFFFFF"/>
          <w:lang w:val="en-US"/>
        </w:rPr>
        <w:t xml:space="preserve"> </w:t>
      </w:r>
      <w:r w:rsidRPr="007703C3">
        <w:rPr>
          <w:rFonts w:ascii="Arial" w:hAnsi="Arial" w:cs="Arial"/>
          <w:color w:val="10162F"/>
          <w:shd w:val="clear" w:color="auto" w:fill="FFFFFF"/>
        </w:rPr>
        <w:t>Without CSS, every web page would be drab plain text and images that flowed straight down the page. With CSS, you can add color and background images and change the layout of your page</w:t>
      </w:r>
      <w:r w:rsidR="007D0098" w:rsidRPr="007703C3">
        <w:rPr>
          <w:rFonts w:ascii="Arial" w:hAnsi="Arial" w:cs="Arial"/>
          <w:color w:val="10162F"/>
          <w:shd w:val="clear" w:color="auto" w:fill="FFFFFF"/>
          <w:lang w:val="en-US"/>
        </w:rPr>
        <w:t xml:space="preserve">, </w:t>
      </w:r>
      <w:r w:rsidRPr="007703C3">
        <w:rPr>
          <w:rFonts w:ascii="Arial" w:hAnsi="Arial" w:cs="Arial"/>
          <w:color w:val="10162F"/>
          <w:shd w:val="clear" w:color="auto" w:fill="FFFFFF"/>
        </w:rPr>
        <w:t>your web pages can feel like works of art!</w:t>
      </w:r>
    </w:p>
    <w:p w14:paraId="0A60F2C9" w14:textId="5E46424C" w:rsidR="007D0098" w:rsidRPr="007703C3" w:rsidRDefault="007D0098" w:rsidP="00962409">
      <w:pPr>
        <w:pStyle w:val="NormalWeb"/>
        <w:spacing w:before="240" w:beforeAutospacing="0" w:after="240" w:afterAutospacing="0"/>
        <w:rPr>
          <w:rFonts w:ascii="Arial" w:hAnsi="Arial" w:cs="Arial"/>
          <w:color w:val="202124"/>
          <w:shd w:val="clear" w:color="auto" w:fill="FFFFFF"/>
        </w:rPr>
      </w:pPr>
      <w:r w:rsidRPr="007703C3">
        <w:rPr>
          <w:rFonts w:ascii="Arial" w:hAnsi="Arial" w:cs="Arial"/>
          <w:b/>
          <w:bCs/>
          <w:color w:val="10162F"/>
          <w:shd w:val="clear" w:color="auto" w:fill="FFFFFF"/>
          <w:lang w:val="en-US"/>
        </w:rPr>
        <w:lastRenderedPageBreak/>
        <w:t>PHP</w:t>
      </w:r>
      <w:r w:rsidRPr="007703C3">
        <w:rPr>
          <w:rFonts w:ascii="Arial" w:hAnsi="Arial" w:cs="Arial"/>
          <w:color w:val="10162F"/>
          <w:shd w:val="clear" w:color="auto" w:fill="FFFFFF"/>
          <w:lang w:val="en-US"/>
        </w:rPr>
        <w:t xml:space="preserve">: </w:t>
      </w:r>
      <w:r w:rsidRPr="007703C3">
        <w:rPr>
          <w:rFonts w:ascii="Arial" w:hAnsi="Arial" w:cs="Arial"/>
          <w:color w:val="202124"/>
          <w:shd w:val="clear" w:color="auto" w:fill="FFFFFF"/>
        </w:rPr>
        <w:t>PHP is an acronym for "PHP: Hypertext Pre-processor" PHP is a widely-used, open-source scripting language. PHP scripts are executed on the server. PHP is free to download and use.</w:t>
      </w:r>
    </w:p>
    <w:p w14:paraId="486A3C18" w14:textId="14D6039E" w:rsidR="00581FF6" w:rsidRPr="007703C3" w:rsidRDefault="00581FF6" w:rsidP="00962409">
      <w:pPr>
        <w:pStyle w:val="NormalWeb"/>
        <w:spacing w:before="240" w:beforeAutospacing="0" w:after="240" w:afterAutospacing="0"/>
        <w:rPr>
          <w:rFonts w:ascii="Arial" w:hAnsi="Arial" w:cs="Arial"/>
          <w:color w:val="333333"/>
          <w:shd w:val="clear" w:color="auto" w:fill="FCFCFC"/>
          <w:lang w:val="en-US"/>
        </w:rPr>
      </w:pPr>
      <w:r w:rsidRPr="007703C3">
        <w:rPr>
          <w:rFonts w:ascii="Arial" w:hAnsi="Arial" w:cs="Arial"/>
          <w:b/>
          <w:bCs/>
          <w:color w:val="202124"/>
          <w:shd w:val="clear" w:color="auto" w:fill="FFFFFF"/>
          <w:lang w:val="en-US"/>
        </w:rPr>
        <w:t>Xampp</w:t>
      </w:r>
      <w:r w:rsidRPr="007703C3">
        <w:rPr>
          <w:rFonts w:ascii="Arial" w:hAnsi="Arial" w:cs="Arial"/>
          <w:color w:val="202124"/>
          <w:shd w:val="clear" w:color="auto" w:fill="FFFFFF"/>
          <w:lang w:val="en-US"/>
        </w:rPr>
        <w:t xml:space="preserve">: </w:t>
      </w:r>
      <w:r w:rsidRPr="007703C3">
        <w:rPr>
          <w:rFonts w:ascii="Arial" w:hAnsi="Arial" w:cs="Arial"/>
          <w:color w:val="333333"/>
          <w:shd w:val="clear" w:color="auto" w:fill="FCFCFC"/>
        </w:rPr>
        <w:t>XAMPP (or) is a free and open-source cross-platform web server solution stack package developed by Apache Friends, consisting mainly of the Apache HTTP Server, MariaDB database, and interpreters for scripts written in the PHP and Perl programming languages. Since most actual web server deployments use the same components as XAMPP, it makes transitioning from a local test server to a live server possible. XAMPP's ease of deployment means a WAMP or LAMP stack can be installed quickly and simply on an operating system by a developer, with the advantage a number of common add-in applications such as Wordpress and Joomla! can also be installed with similar ease using Bitnami</w:t>
      </w:r>
      <w:r w:rsidRPr="007703C3">
        <w:rPr>
          <w:rFonts w:ascii="Arial" w:hAnsi="Arial" w:cs="Arial"/>
          <w:color w:val="333333"/>
          <w:shd w:val="clear" w:color="auto" w:fill="FCFCFC"/>
          <w:lang w:val="en-US"/>
        </w:rPr>
        <w:t>.</w:t>
      </w:r>
    </w:p>
    <w:p w14:paraId="715586A2" w14:textId="58B7EE39" w:rsidR="00581FF6" w:rsidRPr="007703C3" w:rsidRDefault="00581FF6" w:rsidP="00962409">
      <w:pPr>
        <w:pStyle w:val="NormalWeb"/>
        <w:spacing w:before="240" w:beforeAutospacing="0" w:after="240" w:afterAutospacing="0"/>
        <w:rPr>
          <w:rFonts w:ascii="Arial" w:hAnsi="Arial" w:cs="Arial"/>
          <w:color w:val="202124"/>
          <w:shd w:val="clear" w:color="auto" w:fill="FFFFFF"/>
        </w:rPr>
      </w:pPr>
      <w:r w:rsidRPr="007703C3">
        <w:rPr>
          <w:rFonts w:ascii="Arial" w:hAnsi="Arial" w:cs="Arial"/>
          <w:b/>
          <w:bCs/>
          <w:color w:val="202124"/>
          <w:shd w:val="clear" w:color="auto" w:fill="FFFFFF"/>
        </w:rPr>
        <w:t>MySQL</w:t>
      </w:r>
      <w:r w:rsidRPr="007703C3">
        <w:rPr>
          <w:rFonts w:ascii="Arial" w:hAnsi="Arial" w:cs="Arial"/>
          <w:color w:val="202124"/>
          <w:shd w:val="clear" w:color="auto" w:fill="FFFFFF"/>
          <w:lang w:val="en-US"/>
        </w:rPr>
        <w:t xml:space="preserve">: </w:t>
      </w:r>
      <w:r w:rsidRPr="007703C3">
        <w:rPr>
          <w:rFonts w:ascii="Arial" w:hAnsi="Arial" w:cs="Arial"/>
          <w:color w:val="202124"/>
          <w:shd w:val="clear" w:color="auto" w:fill="FFFFFF"/>
        </w:rPr>
        <w:t>is an open-source relational database management system (RDBMS). Its name is a combination of "My", the name of co-founder Michael Widenius's daughter, and "SQL", the abbreviation for Structured Query Language.</w:t>
      </w:r>
    </w:p>
    <w:p w14:paraId="233ADF0B" w14:textId="248B76C6"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1558523D" w14:textId="7857AC7F"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56818922" w14:textId="4276C713"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61C0090E" w14:textId="1F28402B"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6632828B" w14:textId="3AC6EEEE"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7CC8F188" w14:textId="43E6DCC7"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0AB08734" w14:textId="313F7F41"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6C019E47" w14:textId="1521F671"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52F80F36" w14:textId="116C735F"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0892B472" w14:textId="7F211DFA"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3487F23D" w14:textId="5E64CFB9"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5C81C392" w14:textId="7938B04C"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0ED041E8" w14:textId="667D2324"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69BA0F51" w14:textId="21EA7E34"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3BF85A52" w14:textId="41ADD5EE"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44F4D2A5" w14:textId="7F41CCD8"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1A5C708F" w14:textId="6756DB9D"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0A3402AF" w14:textId="0857B597" w:rsidR="00581FF6" w:rsidRPr="007703C3" w:rsidRDefault="00581FF6" w:rsidP="00962409">
      <w:pPr>
        <w:pStyle w:val="NormalWeb"/>
        <w:spacing w:before="240" w:beforeAutospacing="0" w:after="240" w:afterAutospacing="0"/>
        <w:rPr>
          <w:rFonts w:ascii="Arial" w:hAnsi="Arial" w:cs="Arial"/>
          <w:color w:val="202124"/>
          <w:shd w:val="clear" w:color="auto" w:fill="FFFFFF"/>
        </w:rPr>
      </w:pPr>
    </w:p>
    <w:p w14:paraId="27DE164F" w14:textId="18D38C7F" w:rsidR="00581FF6" w:rsidRPr="007703C3" w:rsidRDefault="00581FF6"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lastRenderedPageBreak/>
        <w:t>Chapter 4. SYSTEM ANALISIS, DESIGN AND IMPLEMENTATION</w:t>
      </w:r>
    </w:p>
    <w:p w14:paraId="06C19ECF" w14:textId="38AB2E40" w:rsidR="00581FF6" w:rsidRPr="007703C3" w:rsidRDefault="00581FF6"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1. Introduction</w:t>
      </w:r>
    </w:p>
    <w:p w14:paraId="1A1A2A77" w14:textId="3A128D33" w:rsidR="008325BC" w:rsidRPr="007703C3" w:rsidRDefault="008325BC"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his chapter describes the development of the “Online Application and Tracking System” it includes the weakness observed in the current system , screenshots of how the system will work.</w:t>
      </w:r>
    </w:p>
    <w:p w14:paraId="74BFAEAC" w14:textId="62FFDB6E" w:rsidR="008325BC" w:rsidRPr="007703C3" w:rsidRDefault="008325BC"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2. System study</w:t>
      </w:r>
    </w:p>
    <w:p w14:paraId="0C91FD88" w14:textId="2EE66416" w:rsidR="008325BC" w:rsidRPr="007703C3" w:rsidRDefault="008325BC" w:rsidP="00962409">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2.1. Weakness observed in the current system</w:t>
      </w:r>
    </w:p>
    <w:p w14:paraId="579A624D" w14:textId="7656A391" w:rsidR="008325BC" w:rsidRPr="007703C3" w:rsidRDefault="008325BC" w:rsidP="008325BC">
      <w:pPr>
        <w:pStyle w:val="NormalWeb"/>
        <w:numPr>
          <w:ilvl w:val="0"/>
          <w:numId w:val="6"/>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Poor communication between HEC and applicants</w:t>
      </w:r>
    </w:p>
    <w:p w14:paraId="74CDE1D7" w14:textId="678D226E" w:rsidR="008325BC" w:rsidRPr="007703C3" w:rsidRDefault="008325BC" w:rsidP="008325BC">
      <w:pPr>
        <w:pStyle w:val="NormalWeb"/>
        <w:numPr>
          <w:ilvl w:val="0"/>
          <w:numId w:val="6"/>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ime and money consuming</w:t>
      </w:r>
    </w:p>
    <w:p w14:paraId="2C6EB712" w14:textId="6F6414ED" w:rsidR="008325BC" w:rsidRPr="007703C3" w:rsidRDefault="008325BC" w:rsidP="008325BC">
      <w:pPr>
        <w:pStyle w:val="NormalWeb"/>
        <w:numPr>
          <w:ilvl w:val="0"/>
          <w:numId w:val="6"/>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he information of the applicants are hard to manage</w:t>
      </w:r>
    </w:p>
    <w:p w14:paraId="769198DA" w14:textId="4E7F38D2" w:rsidR="008325BC" w:rsidRPr="007703C3" w:rsidRDefault="008325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3. System Analysis</w:t>
      </w:r>
    </w:p>
    <w:p w14:paraId="01B3BEE3" w14:textId="128AF372" w:rsidR="008325BC" w:rsidRPr="007703C3" w:rsidRDefault="008325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3.1. User requirement of the proposed system</w:t>
      </w:r>
    </w:p>
    <w:p w14:paraId="77AA1415" w14:textId="21A15334" w:rsidR="008325BC" w:rsidRPr="007703C3" w:rsidRDefault="008325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It is generally a planning document</w:t>
      </w:r>
      <w:r w:rsidR="00E63FBC" w:rsidRPr="007703C3">
        <w:rPr>
          <w:rFonts w:ascii="Arial" w:hAnsi="Arial" w:cs="Arial"/>
          <w:color w:val="202124"/>
          <w:shd w:val="clear" w:color="auto" w:fill="FFFFFF"/>
          <w:lang w:val="en-US"/>
        </w:rPr>
        <w:t>, created when a business is planning on acquiring a system and is trying to determine specific needs. When a system has already been created or acquired, or for less complex system, the user requirement specification can be combined with the functional requirements document.</w:t>
      </w:r>
    </w:p>
    <w:p w14:paraId="4501A5E4" w14:textId="27DA6FF6" w:rsidR="00E63FBC" w:rsidRPr="007703C3" w:rsidRDefault="00E63F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3.2. Function requirements</w:t>
      </w:r>
    </w:p>
    <w:p w14:paraId="0205ED4A" w14:textId="03029A81" w:rsidR="00E63FBC" w:rsidRPr="007703C3" w:rsidRDefault="00E63F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It is any requirement which specifies what the system should do. In other words, functional requirement will describe a particular behavior of function of the system when certain conditions are met.</w:t>
      </w:r>
    </w:p>
    <w:p w14:paraId="15EDE9A2" w14:textId="3FF0062D" w:rsidR="00E63FBC" w:rsidRPr="007703C3" w:rsidRDefault="00E63FBC" w:rsidP="008325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3.2.1. Example of function requirements</w:t>
      </w:r>
    </w:p>
    <w:p w14:paraId="4C2231D7" w14:textId="049764F6" w:rsidR="00E63FBC" w:rsidRPr="007703C3" w:rsidRDefault="00E63FBC" w:rsidP="008325BC">
      <w:pPr>
        <w:pStyle w:val="NormalWeb"/>
        <w:numPr>
          <w:ilvl w:val="0"/>
          <w:numId w:val="7"/>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o delete or update the list of applicants,</w:t>
      </w:r>
    </w:p>
    <w:p w14:paraId="3F08D2A3" w14:textId="0BAB1A6A" w:rsidR="00E63FBC" w:rsidRPr="007703C3" w:rsidRDefault="00E63FBC" w:rsidP="008325BC">
      <w:pPr>
        <w:pStyle w:val="NormalWeb"/>
        <w:numPr>
          <w:ilvl w:val="0"/>
          <w:numId w:val="7"/>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o record feedback</w:t>
      </w:r>
    </w:p>
    <w:p w14:paraId="6EA3A9FE" w14:textId="3E21177F" w:rsidR="00E63FBC" w:rsidRPr="007703C3" w:rsidRDefault="00E63FBC" w:rsidP="008325BC">
      <w:pPr>
        <w:pStyle w:val="NormalWeb"/>
        <w:numPr>
          <w:ilvl w:val="0"/>
          <w:numId w:val="7"/>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o generate Equivalence certificate</w:t>
      </w:r>
    </w:p>
    <w:p w14:paraId="168F2573" w14:textId="7C08B574" w:rsidR="00E63FBC" w:rsidRPr="007703C3" w:rsidRDefault="00E63FBC" w:rsidP="008325BC">
      <w:pPr>
        <w:pStyle w:val="NormalWeb"/>
        <w:numPr>
          <w:ilvl w:val="0"/>
          <w:numId w:val="7"/>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o upload the required documents</w:t>
      </w:r>
    </w:p>
    <w:p w14:paraId="75260E6F" w14:textId="04001EDB" w:rsidR="00E63FBC" w:rsidRPr="007703C3" w:rsidRDefault="00E63FBC" w:rsidP="008325BC">
      <w:pPr>
        <w:pStyle w:val="NormalWeb"/>
        <w:numPr>
          <w:ilvl w:val="0"/>
          <w:numId w:val="7"/>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o record submitted document</w:t>
      </w:r>
    </w:p>
    <w:p w14:paraId="13AC7634" w14:textId="1A1E79AA" w:rsidR="00E63FBC" w:rsidRPr="007703C3" w:rsidRDefault="00E63FBC" w:rsidP="00E63F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4.3.3. Non-Function requirements</w:t>
      </w:r>
    </w:p>
    <w:p w14:paraId="02A3E4E3" w14:textId="05F84CC4" w:rsidR="00E63FBC" w:rsidRPr="007703C3" w:rsidRDefault="009551B8" w:rsidP="00E63FBC">
      <w:pPr>
        <w:pStyle w:val="NormalWeb"/>
        <w:spacing w:before="240" w:beforeAutospacing="0" w:after="240" w:afterAutospacing="0"/>
        <w:rPr>
          <w:rFonts w:ascii="Arial" w:hAnsi="Arial" w:cs="Arial"/>
          <w:color w:val="202124"/>
          <w:shd w:val="clear" w:color="auto" w:fill="FFFFFF"/>
        </w:rPr>
      </w:pPr>
      <w:r w:rsidRPr="007703C3">
        <w:rPr>
          <w:rFonts w:ascii="Arial" w:hAnsi="Arial" w:cs="Arial"/>
          <w:color w:val="202124"/>
          <w:shd w:val="clear" w:color="auto" w:fill="FFFFFF"/>
        </w:rPr>
        <w:t>Non-functional Requirements (NFRs) define system attributes such as security, reliability, performance, maintainability, scalability, and usability. They serve as constraints or restrictions on the design of the system across the different backlogs.</w:t>
      </w:r>
    </w:p>
    <w:p w14:paraId="2EEBB1E2" w14:textId="77777777" w:rsidR="00497D4F" w:rsidRPr="007703C3" w:rsidRDefault="00497D4F" w:rsidP="00E63FBC">
      <w:pPr>
        <w:pStyle w:val="NormalWeb"/>
        <w:spacing w:before="240" w:beforeAutospacing="0" w:after="240" w:afterAutospacing="0"/>
        <w:rPr>
          <w:rFonts w:ascii="Arial" w:hAnsi="Arial" w:cs="Arial"/>
          <w:color w:val="202124"/>
          <w:shd w:val="clear" w:color="auto" w:fill="FFFFFF"/>
          <w:lang w:val="en-US"/>
        </w:rPr>
      </w:pPr>
    </w:p>
    <w:p w14:paraId="51EBE4C6" w14:textId="77777777" w:rsidR="00497D4F" w:rsidRPr="007703C3" w:rsidRDefault="00497D4F" w:rsidP="00E63FBC">
      <w:pPr>
        <w:pStyle w:val="NormalWeb"/>
        <w:spacing w:before="240" w:beforeAutospacing="0" w:after="240" w:afterAutospacing="0"/>
        <w:rPr>
          <w:rFonts w:ascii="Arial" w:hAnsi="Arial" w:cs="Arial"/>
          <w:color w:val="202124"/>
          <w:shd w:val="clear" w:color="auto" w:fill="FFFFFF"/>
          <w:lang w:val="en-US"/>
        </w:rPr>
      </w:pPr>
    </w:p>
    <w:p w14:paraId="21A5AEFB" w14:textId="2314040B" w:rsidR="00497D4F" w:rsidRPr="007703C3" w:rsidRDefault="00497D4F" w:rsidP="00E63FBC">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Example of non-functional requirements of this proposed system:</w:t>
      </w:r>
    </w:p>
    <w:p w14:paraId="06428122" w14:textId="0E6B1F57" w:rsidR="00497D4F" w:rsidRPr="007703C3" w:rsidRDefault="00497D4F" w:rsidP="00497D4F">
      <w:pPr>
        <w:pStyle w:val="NormalWeb"/>
        <w:numPr>
          <w:ilvl w:val="0"/>
          <w:numId w:val="8"/>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Usability: it is understandable and easy to use to both side</w:t>
      </w:r>
      <w:r w:rsidR="00F67123" w:rsidRPr="007703C3">
        <w:rPr>
          <w:rFonts w:ascii="Arial" w:hAnsi="Arial" w:cs="Arial"/>
          <w:color w:val="202124"/>
          <w:shd w:val="clear" w:color="auto" w:fill="FFFFFF"/>
          <w:lang w:val="en-US"/>
        </w:rPr>
        <w:t xml:space="preserve"> </w:t>
      </w:r>
      <w:r w:rsidRPr="007703C3">
        <w:rPr>
          <w:rFonts w:ascii="Arial" w:hAnsi="Arial" w:cs="Arial"/>
          <w:color w:val="202124"/>
          <w:shd w:val="clear" w:color="auto" w:fill="FFFFFF"/>
          <w:lang w:val="en-US"/>
        </w:rPr>
        <w:t>(developer and user)</w:t>
      </w:r>
    </w:p>
    <w:p w14:paraId="61DE5AFD" w14:textId="7B2C5CB2" w:rsidR="00497D4F" w:rsidRPr="007703C3" w:rsidRDefault="00497D4F" w:rsidP="00497D4F">
      <w:pPr>
        <w:pStyle w:val="NormalWeb"/>
        <w:numPr>
          <w:ilvl w:val="0"/>
          <w:numId w:val="8"/>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Availability: it is available 24 hours per day</w:t>
      </w:r>
    </w:p>
    <w:p w14:paraId="6FED2274" w14:textId="49D4554B" w:rsidR="00497D4F" w:rsidRPr="007703C3" w:rsidRDefault="00497D4F" w:rsidP="00497D4F">
      <w:pPr>
        <w:pStyle w:val="NormalWeb"/>
        <w:numPr>
          <w:ilvl w:val="0"/>
          <w:numId w:val="8"/>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 xml:space="preserve">Confidentiality: the degree to which the software system protects sensitive data </w:t>
      </w:r>
      <w:r w:rsidR="00E740B5" w:rsidRPr="007703C3">
        <w:rPr>
          <w:rFonts w:ascii="Arial" w:hAnsi="Arial" w:cs="Arial"/>
          <w:color w:val="202124"/>
          <w:shd w:val="clear" w:color="auto" w:fill="FFFFFF"/>
          <w:lang w:val="en-US"/>
        </w:rPr>
        <w:t>and allow only authorized access to the data.</w:t>
      </w:r>
    </w:p>
    <w:p w14:paraId="71D906C5" w14:textId="3274CF46" w:rsidR="00E740B5" w:rsidRPr="007703C3" w:rsidRDefault="00E740B5" w:rsidP="00497D4F">
      <w:pPr>
        <w:pStyle w:val="NormalWeb"/>
        <w:numPr>
          <w:ilvl w:val="0"/>
          <w:numId w:val="8"/>
        </w:numPr>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Maintainability: developer can add new features easier.</w:t>
      </w:r>
    </w:p>
    <w:p w14:paraId="46407631" w14:textId="3E9E02B4" w:rsidR="00E740B5" w:rsidRPr="007703C3" w:rsidRDefault="00F67123" w:rsidP="00E740B5">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 xml:space="preserve">4.3.4. System requirement </w:t>
      </w:r>
    </w:p>
    <w:p w14:paraId="4EDA92C6" w14:textId="2BAF387D" w:rsidR="00F67123" w:rsidRDefault="00F67123" w:rsidP="00E740B5">
      <w:pPr>
        <w:pStyle w:val="NormalWeb"/>
        <w:spacing w:before="240" w:beforeAutospacing="0" w:after="240" w:afterAutospacing="0"/>
        <w:rPr>
          <w:rFonts w:ascii="Arial" w:hAnsi="Arial" w:cs="Arial"/>
          <w:color w:val="202124"/>
          <w:shd w:val="clear" w:color="auto" w:fill="FFFFFF"/>
          <w:lang w:val="en-US"/>
        </w:rPr>
      </w:pPr>
      <w:r w:rsidRPr="007703C3">
        <w:rPr>
          <w:rFonts w:ascii="Arial" w:hAnsi="Arial" w:cs="Arial"/>
          <w:color w:val="202124"/>
          <w:shd w:val="clear" w:color="auto" w:fill="FFFFFF"/>
          <w:lang w:val="en-US"/>
        </w:rPr>
        <w:t>There are the necessary specifications your computer must have in order to use the hardware and software</w:t>
      </w:r>
      <w:r w:rsidR="00223934">
        <w:rPr>
          <w:rFonts w:ascii="Arial" w:hAnsi="Arial" w:cs="Arial"/>
          <w:color w:val="202124"/>
          <w:shd w:val="clear" w:color="auto" w:fill="FFFFFF"/>
          <w:lang w:val="en-US"/>
        </w:rPr>
        <w:t>.</w:t>
      </w:r>
    </w:p>
    <w:p w14:paraId="7C16D7F7" w14:textId="4DAAB7D9" w:rsidR="00223934" w:rsidRDefault="00223934" w:rsidP="00E740B5">
      <w:pPr>
        <w:pStyle w:val="NormalWeb"/>
        <w:spacing w:before="240" w:beforeAutospacing="0" w:after="240" w:afterAutospacing="0"/>
        <w:rPr>
          <w:rFonts w:ascii="Arial" w:hAnsi="Arial" w:cs="Arial"/>
          <w:color w:val="202124"/>
          <w:shd w:val="clear" w:color="auto" w:fill="FFFFFF"/>
          <w:lang w:val="en-US"/>
        </w:rPr>
      </w:pPr>
      <w:r>
        <w:rPr>
          <w:rFonts w:ascii="Arial" w:hAnsi="Arial" w:cs="Arial"/>
          <w:color w:val="202124"/>
          <w:shd w:val="clear" w:color="auto" w:fill="FFFFFF"/>
          <w:lang w:val="en-US"/>
        </w:rPr>
        <w:t>4.4. System specification</w:t>
      </w:r>
    </w:p>
    <w:p w14:paraId="5B1C816B" w14:textId="6F9DDA4F" w:rsidR="00BA548E" w:rsidRDefault="00223934" w:rsidP="00E740B5">
      <w:pPr>
        <w:pStyle w:val="NormalWeb"/>
        <w:spacing w:before="240" w:beforeAutospacing="0" w:after="240" w:afterAutospacing="0"/>
        <w:rPr>
          <w:rFonts w:ascii="Arial" w:hAnsi="Arial" w:cs="Arial"/>
          <w:color w:val="202124"/>
          <w:shd w:val="clear" w:color="auto" w:fill="FFFFFF"/>
          <w:lang w:val="en-US"/>
        </w:rPr>
      </w:pPr>
      <w:r>
        <w:rPr>
          <w:rFonts w:ascii="Arial" w:hAnsi="Arial" w:cs="Arial"/>
          <w:color w:val="202124"/>
          <w:shd w:val="clear" w:color="auto" w:fill="FFFFFF"/>
          <w:lang w:val="en-US"/>
        </w:rPr>
        <w:t>4.5. Description of the system</w:t>
      </w:r>
    </w:p>
    <w:p w14:paraId="0879C9D6" w14:textId="77777777" w:rsidR="002B6DDC" w:rsidRDefault="002B6DDC">
      <w:pPr>
        <w:rPr>
          <w:rFonts w:ascii="Arial" w:eastAsia="Times New Roman" w:hAnsi="Arial" w:cs="Arial"/>
          <w:color w:val="202124"/>
          <w:sz w:val="24"/>
          <w:szCs w:val="24"/>
          <w:shd w:val="clear" w:color="auto" w:fill="FFFFFF"/>
          <w:lang w:val="en-US" w:eastAsia="en-VI"/>
        </w:rPr>
      </w:pPr>
      <w:r>
        <w:rPr>
          <w:rFonts w:ascii="Arial" w:hAnsi="Arial" w:cs="Arial"/>
          <w:color w:val="202124"/>
          <w:shd w:val="clear" w:color="auto" w:fill="FFFFFF"/>
          <w:lang w:val="en-US"/>
        </w:rPr>
        <w:br w:type="page"/>
      </w:r>
    </w:p>
    <w:p w14:paraId="7CD9F2FD" w14:textId="6C1B94FD" w:rsidR="00774FD2" w:rsidRDefault="002B6DDC" w:rsidP="00E740B5">
      <w:pPr>
        <w:pStyle w:val="NormalWeb"/>
        <w:spacing w:before="240" w:beforeAutospacing="0" w:after="240" w:afterAutospacing="0"/>
        <w:rPr>
          <w:rFonts w:ascii="Arial" w:hAnsi="Arial" w:cs="Arial"/>
          <w:color w:val="202124"/>
          <w:shd w:val="clear" w:color="auto" w:fill="FFFFFF"/>
          <w:lang w:val="en-US"/>
        </w:rPr>
      </w:pPr>
      <w:r>
        <w:rPr>
          <w:rFonts w:ascii="Arial" w:hAnsi="Arial" w:cs="Arial"/>
          <w:color w:val="202124"/>
          <w:shd w:val="clear" w:color="auto" w:fill="FFFFFF"/>
          <w:lang w:val="en-US"/>
        </w:rPr>
        <w:lastRenderedPageBreak/>
        <w:t xml:space="preserve">RREFERENCES </w:t>
      </w:r>
    </w:p>
    <w:p w14:paraId="2D4A613F" w14:textId="7BD0A063" w:rsidR="005612F9" w:rsidRPr="005612F9" w:rsidRDefault="00875B2F" w:rsidP="005612F9">
      <w:pPr>
        <w:widowControl w:val="0"/>
        <w:autoSpaceDE w:val="0"/>
        <w:autoSpaceDN w:val="0"/>
        <w:adjustRightInd w:val="0"/>
        <w:spacing w:before="240" w:after="240" w:line="240" w:lineRule="auto"/>
        <w:ind w:left="640" w:hanging="640"/>
        <w:rPr>
          <w:rFonts w:ascii="Arial" w:hAnsi="Arial" w:cs="Arial"/>
          <w:noProof/>
          <w:sz w:val="24"/>
          <w:szCs w:val="24"/>
        </w:rPr>
      </w:pPr>
      <w:r>
        <w:rPr>
          <w:rFonts w:ascii="Arial" w:hAnsi="Arial" w:cs="Arial"/>
          <w:color w:val="202124"/>
          <w:shd w:val="clear" w:color="auto" w:fill="FFFFFF"/>
          <w:lang w:val="en-US"/>
        </w:rPr>
        <w:fldChar w:fldCharType="begin" w:fldLock="1"/>
      </w:r>
      <w:r>
        <w:rPr>
          <w:rFonts w:ascii="Arial" w:hAnsi="Arial" w:cs="Arial"/>
          <w:color w:val="202124"/>
          <w:shd w:val="clear" w:color="auto" w:fill="FFFFFF"/>
          <w:lang w:val="en-US"/>
        </w:rPr>
        <w:instrText xml:space="preserve">ADDIN Mendeley Bibliography CSL_BIBLIOGRAPHY </w:instrText>
      </w:r>
      <w:r>
        <w:rPr>
          <w:rFonts w:ascii="Arial" w:hAnsi="Arial" w:cs="Arial"/>
          <w:color w:val="202124"/>
          <w:shd w:val="clear" w:color="auto" w:fill="FFFFFF"/>
          <w:lang w:val="en-US"/>
        </w:rPr>
        <w:fldChar w:fldCharType="separate"/>
      </w:r>
      <w:r w:rsidR="005612F9" w:rsidRPr="005612F9">
        <w:rPr>
          <w:rFonts w:ascii="Arial" w:hAnsi="Arial" w:cs="Arial"/>
          <w:noProof/>
          <w:sz w:val="24"/>
          <w:szCs w:val="24"/>
        </w:rPr>
        <w:t>[1]</w:t>
      </w:r>
      <w:r w:rsidR="005612F9" w:rsidRPr="005612F9">
        <w:rPr>
          <w:rFonts w:ascii="Arial" w:hAnsi="Arial" w:cs="Arial"/>
          <w:noProof/>
          <w:sz w:val="24"/>
          <w:szCs w:val="24"/>
        </w:rPr>
        <w:tab/>
        <w:t xml:space="preserve"> Chris 2009 How To Write A Problem Statement | Ceptara </w:t>
      </w:r>
      <w:r w:rsidR="005612F9" w:rsidRPr="005612F9">
        <w:rPr>
          <w:rFonts w:ascii="Arial" w:hAnsi="Arial" w:cs="Arial"/>
          <w:i/>
          <w:iCs/>
          <w:noProof/>
          <w:sz w:val="24"/>
          <w:szCs w:val="24"/>
        </w:rPr>
        <w:t>Ceptara</w:t>
      </w:r>
      <w:r w:rsidR="005612F9" w:rsidRPr="005612F9">
        <w:rPr>
          <w:rFonts w:ascii="Arial" w:hAnsi="Arial" w:cs="Arial"/>
          <w:noProof/>
          <w:sz w:val="24"/>
          <w:szCs w:val="24"/>
        </w:rPr>
        <w:t xml:space="preserve"> 1–5</w:t>
      </w:r>
    </w:p>
    <w:p w14:paraId="19818122" w14:textId="77777777" w:rsidR="005612F9" w:rsidRPr="005612F9" w:rsidRDefault="005612F9" w:rsidP="005612F9">
      <w:pPr>
        <w:widowControl w:val="0"/>
        <w:autoSpaceDE w:val="0"/>
        <w:autoSpaceDN w:val="0"/>
        <w:adjustRightInd w:val="0"/>
        <w:spacing w:before="240" w:after="240" w:line="240" w:lineRule="auto"/>
        <w:ind w:left="640" w:hanging="640"/>
        <w:rPr>
          <w:rFonts w:ascii="Arial" w:hAnsi="Arial" w:cs="Arial"/>
          <w:noProof/>
          <w:sz w:val="24"/>
        </w:rPr>
      </w:pPr>
      <w:r w:rsidRPr="005612F9">
        <w:rPr>
          <w:rFonts w:ascii="Arial" w:hAnsi="Arial" w:cs="Arial"/>
          <w:noProof/>
          <w:sz w:val="24"/>
          <w:szCs w:val="24"/>
        </w:rPr>
        <w:t>[2]</w:t>
      </w:r>
      <w:r w:rsidRPr="005612F9">
        <w:rPr>
          <w:rFonts w:ascii="Arial" w:hAnsi="Arial" w:cs="Arial"/>
          <w:noProof/>
          <w:sz w:val="24"/>
          <w:szCs w:val="24"/>
        </w:rPr>
        <w:tab/>
        <w:t xml:space="preserve"> Ashraf S M and Chakrabarti S 2021 A Single Machine Equivalent-Based Approach for Online Tracking of Power System Transient Stability </w:t>
      </w:r>
      <w:r w:rsidRPr="005612F9">
        <w:rPr>
          <w:rFonts w:ascii="Arial" w:hAnsi="Arial" w:cs="Arial"/>
          <w:i/>
          <w:iCs/>
          <w:noProof/>
          <w:sz w:val="24"/>
          <w:szCs w:val="24"/>
        </w:rPr>
        <w:t>IEEE Trans. Power Syst.</w:t>
      </w:r>
      <w:r w:rsidRPr="005612F9">
        <w:rPr>
          <w:rFonts w:ascii="Arial" w:hAnsi="Arial" w:cs="Arial"/>
          <w:noProof/>
          <w:sz w:val="24"/>
          <w:szCs w:val="24"/>
        </w:rPr>
        <w:t xml:space="preserve"> </w:t>
      </w:r>
      <w:r w:rsidRPr="005612F9">
        <w:rPr>
          <w:rFonts w:ascii="Arial" w:hAnsi="Arial" w:cs="Arial"/>
          <w:b/>
          <w:bCs/>
          <w:noProof/>
          <w:sz w:val="24"/>
          <w:szCs w:val="24"/>
        </w:rPr>
        <w:t>36</w:t>
      </w:r>
      <w:r w:rsidRPr="005612F9">
        <w:rPr>
          <w:rFonts w:ascii="Arial" w:hAnsi="Arial" w:cs="Arial"/>
          <w:noProof/>
          <w:sz w:val="24"/>
          <w:szCs w:val="24"/>
        </w:rPr>
        <w:t xml:space="preserve"> 1688–96</w:t>
      </w:r>
    </w:p>
    <w:p w14:paraId="792FAAAA" w14:textId="00B6D055" w:rsidR="002B6DDC" w:rsidRPr="007703C3" w:rsidRDefault="00875B2F" w:rsidP="00E740B5">
      <w:pPr>
        <w:pStyle w:val="NormalWeb"/>
        <w:spacing w:before="240" w:beforeAutospacing="0" w:after="240" w:afterAutospacing="0"/>
        <w:rPr>
          <w:rFonts w:ascii="Arial" w:hAnsi="Arial" w:cs="Arial"/>
          <w:color w:val="202124"/>
          <w:shd w:val="clear" w:color="auto" w:fill="FFFFFF"/>
          <w:lang w:val="en-US"/>
        </w:rPr>
      </w:pPr>
      <w:r>
        <w:rPr>
          <w:rFonts w:ascii="Arial" w:hAnsi="Arial" w:cs="Arial"/>
          <w:color w:val="202124"/>
          <w:shd w:val="clear" w:color="auto" w:fill="FFFFFF"/>
          <w:lang w:val="en-US"/>
        </w:rPr>
        <w:fldChar w:fldCharType="end"/>
      </w:r>
    </w:p>
    <w:sectPr w:rsidR="002B6DDC" w:rsidRPr="007703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94EF4"/>
    <w:multiLevelType w:val="multilevel"/>
    <w:tmpl w:val="91DE634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26B22C3C"/>
    <w:multiLevelType w:val="hybridMultilevel"/>
    <w:tmpl w:val="CBC4D5A4"/>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F5C274D"/>
    <w:multiLevelType w:val="hybridMultilevel"/>
    <w:tmpl w:val="FCD4F580"/>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F124783"/>
    <w:multiLevelType w:val="multilevel"/>
    <w:tmpl w:val="5F9AF680"/>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46C40C10"/>
    <w:multiLevelType w:val="multilevel"/>
    <w:tmpl w:val="2000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57D14500"/>
    <w:multiLevelType w:val="hybridMultilevel"/>
    <w:tmpl w:val="9C4C8EF6"/>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7A641308"/>
    <w:multiLevelType w:val="hybridMultilevel"/>
    <w:tmpl w:val="79B811EE"/>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7AA43A37"/>
    <w:multiLevelType w:val="hybridMultilevel"/>
    <w:tmpl w:val="133E705C"/>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7B9D06E4"/>
    <w:multiLevelType w:val="hybridMultilevel"/>
    <w:tmpl w:val="325E98C4"/>
    <w:lvl w:ilvl="0" w:tplc="2000000D">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93367989">
    <w:abstractNumId w:val="3"/>
  </w:num>
  <w:num w:numId="2" w16cid:durableId="1656764888">
    <w:abstractNumId w:val="4"/>
  </w:num>
  <w:num w:numId="3" w16cid:durableId="1844277342">
    <w:abstractNumId w:val="1"/>
  </w:num>
  <w:num w:numId="4" w16cid:durableId="614557078">
    <w:abstractNumId w:val="7"/>
  </w:num>
  <w:num w:numId="5" w16cid:durableId="774716762">
    <w:abstractNumId w:val="5"/>
  </w:num>
  <w:num w:numId="6" w16cid:durableId="1024667487">
    <w:abstractNumId w:val="8"/>
  </w:num>
  <w:num w:numId="7" w16cid:durableId="31466664">
    <w:abstractNumId w:val="6"/>
  </w:num>
  <w:num w:numId="8" w16cid:durableId="412746619">
    <w:abstractNumId w:val="2"/>
  </w:num>
  <w:num w:numId="9" w16cid:durableId="9595790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351"/>
    <w:rsid w:val="000765D7"/>
    <w:rsid w:val="000A73F9"/>
    <w:rsid w:val="000C4EAC"/>
    <w:rsid w:val="000E4790"/>
    <w:rsid w:val="00134669"/>
    <w:rsid w:val="00162BBE"/>
    <w:rsid w:val="00172ED9"/>
    <w:rsid w:val="00185C2C"/>
    <w:rsid w:val="00196026"/>
    <w:rsid w:val="001C2F51"/>
    <w:rsid w:val="001C5351"/>
    <w:rsid w:val="001C5AB0"/>
    <w:rsid w:val="001D5FDE"/>
    <w:rsid w:val="001D7AC3"/>
    <w:rsid w:val="001E26A5"/>
    <w:rsid w:val="001F40FC"/>
    <w:rsid w:val="00220624"/>
    <w:rsid w:val="00223934"/>
    <w:rsid w:val="00245F0B"/>
    <w:rsid w:val="00262035"/>
    <w:rsid w:val="002B6DDC"/>
    <w:rsid w:val="002F748C"/>
    <w:rsid w:val="00302884"/>
    <w:rsid w:val="003121A7"/>
    <w:rsid w:val="00313AD0"/>
    <w:rsid w:val="00324CBD"/>
    <w:rsid w:val="00336BF1"/>
    <w:rsid w:val="0036498B"/>
    <w:rsid w:val="003757FF"/>
    <w:rsid w:val="00377BAD"/>
    <w:rsid w:val="003C035C"/>
    <w:rsid w:val="003C1D1E"/>
    <w:rsid w:val="003D6488"/>
    <w:rsid w:val="00447E5C"/>
    <w:rsid w:val="00491C32"/>
    <w:rsid w:val="00494015"/>
    <w:rsid w:val="00497D4F"/>
    <w:rsid w:val="004B5644"/>
    <w:rsid w:val="004C675D"/>
    <w:rsid w:val="004F0877"/>
    <w:rsid w:val="005612F9"/>
    <w:rsid w:val="00572791"/>
    <w:rsid w:val="005758B5"/>
    <w:rsid w:val="00577C0B"/>
    <w:rsid w:val="00581FF6"/>
    <w:rsid w:val="005A5EB0"/>
    <w:rsid w:val="005B5F02"/>
    <w:rsid w:val="005C7C73"/>
    <w:rsid w:val="00614C50"/>
    <w:rsid w:val="00615D8E"/>
    <w:rsid w:val="006816CE"/>
    <w:rsid w:val="006F46B8"/>
    <w:rsid w:val="00747356"/>
    <w:rsid w:val="007703C3"/>
    <w:rsid w:val="00774FD2"/>
    <w:rsid w:val="007C73E3"/>
    <w:rsid w:val="007D0098"/>
    <w:rsid w:val="007D296D"/>
    <w:rsid w:val="007E1940"/>
    <w:rsid w:val="008325BC"/>
    <w:rsid w:val="008374D1"/>
    <w:rsid w:val="00851521"/>
    <w:rsid w:val="00852530"/>
    <w:rsid w:val="00853E80"/>
    <w:rsid w:val="00875B2F"/>
    <w:rsid w:val="00877372"/>
    <w:rsid w:val="008A2391"/>
    <w:rsid w:val="008F3EE0"/>
    <w:rsid w:val="009367BE"/>
    <w:rsid w:val="009551B8"/>
    <w:rsid w:val="0096029B"/>
    <w:rsid w:val="00962409"/>
    <w:rsid w:val="009A2762"/>
    <w:rsid w:val="009B11CB"/>
    <w:rsid w:val="009E7DB6"/>
    <w:rsid w:val="00A575AF"/>
    <w:rsid w:val="00A7267E"/>
    <w:rsid w:val="00AD10FB"/>
    <w:rsid w:val="00B512E5"/>
    <w:rsid w:val="00B9008D"/>
    <w:rsid w:val="00BA548E"/>
    <w:rsid w:val="00BF25EA"/>
    <w:rsid w:val="00C23971"/>
    <w:rsid w:val="00C332B6"/>
    <w:rsid w:val="00C37B41"/>
    <w:rsid w:val="00CB009B"/>
    <w:rsid w:val="00CF22D4"/>
    <w:rsid w:val="00D21584"/>
    <w:rsid w:val="00D25A8A"/>
    <w:rsid w:val="00D663AD"/>
    <w:rsid w:val="00D751C2"/>
    <w:rsid w:val="00D95E6A"/>
    <w:rsid w:val="00DA1407"/>
    <w:rsid w:val="00DA461D"/>
    <w:rsid w:val="00DF449D"/>
    <w:rsid w:val="00E10527"/>
    <w:rsid w:val="00E320B8"/>
    <w:rsid w:val="00E63FBC"/>
    <w:rsid w:val="00E72F88"/>
    <w:rsid w:val="00E740B5"/>
    <w:rsid w:val="00E75029"/>
    <w:rsid w:val="00E80605"/>
    <w:rsid w:val="00E840F2"/>
    <w:rsid w:val="00E86C24"/>
    <w:rsid w:val="00EE28E8"/>
    <w:rsid w:val="00EF79CE"/>
    <w:rsid w:val="00F20359"/>
    <w:rsid w:val="00F67123"/>
    <w:rsid w:val="00F744BE"/>
    <w:rsid w:val="00F928F7"/>
    <w:rsid w:val="00FB193D"/>
    <w:rsid w:val="00FB52EC"/>
    <w:rsid w:val="00FD0CA5"/>
    <w:rsid w:val="00FF0A46"/>
    <w:rsid w:val="00FF35F3"/>
  </w:rsids>
  <m:mathPr>
    <m:mathFont m:val="Cambria Math"/>
    <m:brkBin m:val="before"/>
    <m:brkBinSub m:val="--"/>
    <m:smallFrac m:val="0"/>
    <m:dispDef/>
    <m:lMargin m:val="0"/>
    <m:rMargin m:val="0"/>
    <m:defJc m:val="centerGroup"/>
    <m:wrapIndent m:val="1440"/>
    <m:intLim m:val="subSup"/>
    <m:naryLim m:val="undOvr"/>
  </m:mathPr>
  <w:themeFontLang w:val="en-V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3E92E"/>
  <w15:chartTrackingRefBased/>
  <w15:docId w15:val="{9BBC3362-640D-4ED1-8E01-867A35EE1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V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5AB0"/>
    <w:pPr>
      <w:ind w:left="720"/>
      <w:contextualSpacing/>
    </w:pPr>
  </w:style>
  <w:style w:type="character" w:styleId="Emphasis">
    <w:name w:val="Emphasis"/>
    <w:basedOn w:val="DefaultParagraphFont"/>
    <w:uiPriority w:val="20"/>
    <w:qFormat/>
    <w:rsid w:val="00313AD0"/>
    <w:rPr>
      <w:i/>
      <w:iCs/>
    </w:rPr>
  </w:style>
  <w:style w:type="character" w:styleId="Hyperlink">
    <w:name w:val="Hyperlink"/>
    <w:basedOn w:val="DefaultParagraphFont"/>
    <w:uiPriority w:val="99"/>
    <w:unhideWhenUsed/>
    <w:rsid w:val="00313AD0"/>
    <w:rPr>
      <w:color w:val="0563C1" w:themeColor="hyperlink"/>
      <w:u w:val="single"/>
    </w:rPr>
  </w:style>
  <w:style w:type="character" w:styleId="UnresolvedMention">
    <w:name w:val="Unresolved Mention"/>
    <w:basedOn w:val="DefaultParagraphFont"/>
    <w:uiPriority w:val="99"/>
    <w:semiHidden/>
    <w:unhideWhenUsed/>
    <w:rsid w:val="00313AD0"/>
    <w:rPr>
      <w:color w:val="605E5C"/>
      <w:shd w:val="clear" w:color="auto" w:fill="E1DFDD"/>
    </w:rPr>
  </w:style>
  <w:style w:type="paragraph" w:styleId="NormalWeb">
    <w:name w:val="Normal (Web)"/>
    <w:basedOn w:val="Normal"/>
    <w:uiPriority w:val="99"/>
    <w:unhideWhenUsed/>
    <w:rsid w:val="00220624"/>
    <w:pPr>
      <w:spacing w:before="100" w:beforeAutospacing="1" w:after="100" w:afterAutospacing="1" w:line="240" w:lineRule="auto"/>
    </w:pPr>
    <w:rPr>
      <w:rFonts w:ascii="Times New Roman" w:eastAsia="Times New Roman" w:hAnsi="Times New Roman" w:cs="Times New Roman"/>
      <w:sz w:val="24"/>
      <w:szCs w:val="24"/>
      <w:lang w:eastAsia="en-VI"/>
    </w:rPr>
  </w:style>
  <w:style w:type="character" w:styleId="Strong">
    <w:name w:val="Strong"/>
    <w:basedOn w:val="DefaultParagraphFont"/>
    <w:uiPriority w:val="22"/>
    <w:qFormat/>
    <w:rsid w:val="00E7502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217031">
      <w:bodyDiv w:val="1"/>
      <w:marLeft w:val="0"/>
      <w:marRight w:val="0"/>
      <w:marTop w:val="0"/>
      <w:marBottom w:val="0"/>
      <w:divBdr>
        <w:top w:val="none" w:sz="0" w:space="0" w:color="auto"/>
        <w:left w:val="none" w:sz="0" w:space="0" w:color="auto"/>
        <w:bottom w:val="none" w:sz="0" w:space="0" w:color="auto"/>
        <w:right w:val="none" w:sz="0" w:space="0" w:color="auto"/>
      </w:divBdr>
    </w:div>
    <w:div w:id="916789911">
      <w:bodyDiv w:val="1"/>
      <w:marLeft w:val="0"/>
      <w:marRight w:val="0"/>
      <w:marTop w:val="0"/>
      <w:marBottom w:val="0"/>
      <w:divBdr>
        <w:top w:val="none" w:sz="0" w:space="0" w:color="auto"/>
        <w:left w:val="none" w:sz="0" w:space="0" w:color="auto"/>
        <w:bottom w:val="none" w:sz="0" w:space="0" w:color="auto"/>
        <w:right w:val="none" w:sz="0" w:space="0" w:color="auto"/>
      </w:divBdr>
    </w:div>
    <w:div w:id="1571424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oracle.com/database/what-is-databas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313866BD-0D32-4DE9-A220-68A68EAA4859}</b:Guid>
    <b:RefOrder>1</b:RefOrder>
  </b:Source>
</b:Sources>
</file>

<file path=customXml/itemProps1.xml><?xml version="1.0" encoding="utf-8"?>
<ds:datastoreItem xmlns:ds="http://schemas.openxmlformats.org/officeDocument/2006/customXml" ds:itemID="{66D879B4-685A-4570-BDDE-21089EA48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13</TotalTime>
  <Pages>17</Pages>
  <Words>3723</Words>
  <Characters>2122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t Mahamat Ali</dc:creator>
  <cp:keywords/>
  <dc:description/>
  <cp:lastModifiedBy>Ahmat Mahamat Ali</cp:lastModifiedBy>
  <cp:revision>25</cp:revision>
  <dcterms:created xsi:type="dcterms:W3CDTF">2022-06-04T14:46:00Z</dcterms:created>
  <dcterms:modified xsi:type="dcterms:W3CDTF">2022-06-27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nstitute-of-physics-numeric</vt:lpwstr>
  </property>
  <property fmtid="{D5CDD505-2E9C-101B-9397-08002B2CF9AE}" pid="18" name="Mendeley Recent Style Name 7_1">
    <vt:lpwstr>Institute of Physics (numeric)</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Unique User Id_1">
    <vt:lpwstr>6f8f728c-dc39-37cd-af8a-f591400c29d4</vt:lpwstr>
  </property>
  <property fmtid="{D5CDD505-2E9C-101B-9397-08002B2CF9AE}" pid="24" name="Mendeley Citation Style_1">
    <vt:lpwstr>http://www.zotero.org/styles/institute-of-physics-numeric</vt:lpwstr>
  </property>
</Properties>
</file>